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w:t>
      </w:r>
      <w:proofErr w:type="gramStart"/>
      <w:r w:rsidRPr="00047DA9">
        <w:rPr>
          <w:szCs w:val="24"/>
          <w:lang w:eastAsia="en-GB"/>
        </w:rPr>
        <w:t>tutorial</w:t>
      </w:r>
      <w:proofErr w:type="gramEnd"/>
      <w:r w:rsidRPr="00047DA9">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650DD9"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497267">
          <w:rPr>
            <w:webHidden/>
          </w:rPr>
          <w:t>1</w:t>
        </w:r>
        <w:r w:rsidR="00497267">
          <w:rPr>
            <w:webHidden/>
          </w:rPr>
          <w:fldChar w:fldCharType="end"/>
        </w:r>
      </w:hyperlink>
    </w:p>
    <w:p w14:paraId="0A165D63" w14:textId="196A3987"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Pr>
            <w:webHidden/>
          </w:rPr>
          <w:t>1</w:t>
        </w:r>
        <w:r>
          <w:rPr>
            <w:webHidden/>
          </w:rPr>
          <w:fldChar w:fldCharType="end"/>
        </w:r>
      </w:hyperlink>
    </w:p>
    <w:p w14:paraId="1709549E" w14:textId="5611D92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Pr>
            <w:webHidden/>
          </w:rPr>
          <w:t>4</w:t>
        </w:r>
        <w:r>
          <w:rPr>
            <w:webHidden/>
          </w:rPr>
          <w:fldChar w:fldCharType="end"/>
        </w:r>
      </w:hyperlink>
    </w:p>
    <w:p w14:paraId="5BFFE6F9" w14:textId="3345F1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Pr>
            <w:webHidden/>
          </w:rPr>
          <w:t>5</w:t>
        </w:r>
        <w:r>
          <w:rPr>
            <w:webHidden/>
          </w:rPr>
          <w:fldChar w:fldCharType="end"/>
        </w:r>
      </w:hyperlink>
    </w:p>
    <w:p w14:paraId="034CB36E" w14:textId="19BDEF6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Pr>
            <w:webHidden/>
          </w:rPr>
          <w:t>7</w:t>
        </w:r>
        <w:r>
          <w:rPr>
            <w:webHidden/>
          </w:rPr>
          <w:fldChar w:fldCharType="end"/>
        </w:r>
      </w:hyperlink>
    </w:p>
    <w:p w14:paraId="308C35B0" w14:textId="6F5B96A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Pr>
            <w:webHidden/>
          </w:rPr>
          <w:t>8</w:t>
        </w:r>
        <w:r>
          <w:rPr>
            <w:webHidden/>
          </w:rPr>
          <w:fldChar w:fldCharType="end"/>
        </w:r>
      </w:hyperlink>
    </w:p>
    <w:p w14:paraId="0DF479A9" w14:textId="09E3D5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Pr>
            <w:webHidden/>
          </w:rPr>
          <w:t>9</w:t>
        </w:r>
        <w:r>
          <w:rPr>
            <w:webHidden/>
          </w:rPr>
          <w:fldChar w:fldCharType="end"/>
        </w:r>
      </w:hyperlink>
    </w:p>
    <w:p w14:paraId="76EBEEE8" w14:textId="0EB9507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Pr>
            <w:webHidden/>
          </w:rPr>
          <w:t>9</w:t>
        </w:r>
        <w:r>
          <w:rPr>
            <w:webHidden/>
          </w:rPr>
          <w:fldChar w:fldCharType="end"/>
        </w:r>
      </w:hyperlink>
    </w:p>
    <w:p w14:paraId="5439220E" w14:textId="209703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Pr>
            <w:webHidden/>
          </w:rPr>
          <w:t>9</w:t>
        </w:r>
        <w:r>
          <w:rPr>
            <w:webHidden/>
          </w:rPr>
          <w:fldChar w:fldCharType="end"/>
        </w:r>
      </w:hyperlink>
    </w:p>
    <w:p w14:paraId="2EDC62F5" w14:textId="18155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Pr>
            <w:webHidden/>
          </w:rPr>
          <w:t>9</w:t>
        </w:r>
        <w:r>
          <w:rPr>
            <w:webHidden/>
          </w:rPr>
          <w:fldChar w:fldCharType="end"/>
        </w:r>
      </w:hyperlink>
    </w:p>
    <w:p w14:paraId="57CD0BBF" w14:textId="5C7FEF3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Pr>
            <w:webHidden/>
          </w:rPr>
          <w:t>9</w:t>
        </w:r>
        <w:r>
          <w:rPr>
            <w:webHidden/>
          </w:rPr>
          <w:fldChar w:fldCharType="end"/>
        </w:r>
      </w:hyperlink>
    </w:p>
    <w:p w14:paraId="704887CF" w14:textId="3AFB3EE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Pr>
            <w:webHidden/>
          </w:rPr>
          <w:t>9</w:t>
        </w:r>
        <w:r>
          <w:rPr>
            <w:webHidden/>
          </w:rPr>
          <w:fldChar w:fldCharType="end"/>
        </w:r>
      </w:hyperlink>
    </w:p>
    <w:p w14:paraId="298EFFD8" w14:textId="273960B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Pr>
            <w:webHidden/>
          </w:rPr>
          <w:t>11</w:t>
        </w:r>
        <w:r>
          <w:rPr>
            <w:webHidden/>
          </w:rPr>
          <w:fldChar w:fldCharType="end"/>
        </w:r>
      </w:hyperlink>
    </w:p>
    <w:p w14:paraId="6DF9CDD1" w14:textId="1DC6766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Pr>
            <w:webHidden/>
          </w:rPr>
          <w:t>13</w:t>
        </w:r>
        <w:r>
          <w:rPr>
            <w:webHidden/>
          </w:rPr>
          <w:fldChar w:fldCharType="end"/>
        </w:r>
      </w:hyperlink>
    </w:p>
    <w:p w14:paraId="2359CEA7" w14:textId="3A80A27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Pr>
            <w:webHidden/>
          </w:rPr>
          <w:t>13</w:t>
        </w:r>
        <w:r>
          <w:rPr>
            <w:webHidden/>
          </w:rPr>
          <w:fldChar w:fldCharType="end"/>
        </w:r>
      </w:hyperlink>
    </w:p>
    <w:p w14:paraId="47599CBB" w14:textId="256A5C2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Pr>
            <w:webHidden/>
          </w:rPr>
          <w:t>13</w:t>
        </w:r>
        <w:r>
          <w:rPr>
            <w:webHidden/>
          </w:rPr>
          <w:fldChar w:fldCharType="end"/>
        </w:r>
      </w:hyperlink>
    </w:p>
    <w:p w14:paraId="53DE9763" w14:textId="75C1409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Pr>
            <w:webHidden/>
          </w:rPr>
          <w:t>13</w:t>
        </w:r>
        <w:r>
          <w:rPr>
            <w:webHidden/>
          </w:rPr>
          <w:fldChar w:fldCharType="end"/>
        </w:r>
      </w:hyperlink>
    </w:p>
    <w:p w14:paraId="1D62888F" w14:textId="6C2C13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Pr>
            <w:webHidden/>
          </w:rPr>
          <w:t>15</w:t>
        </w:r>
        <w:r>
          <w:rPr>
            <w:webHidden/>
          </w:rPr>
          <w:fldChar w:fldCharType="end"/>
        </w:r>
      </w:hyperlink>
    </w:p>
    <w:p w14:paraId="681D9663" w14:textId="7C423C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Pr>
            <w:webHidden/>
          </w:rPr>
          <w:t>16</w:t>
        </w:r>
        <w:r>
          <w:rPr>
            <w:webHidden/>
          </w:rPr>
          <w:fldChar w:fldCharType="end"/>
        </w:r>
      </w:hyperlink>
    </w:p>
    <w:p w14:paraId="521F35E5" w14:textId="3907D1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Pr>
            <w:webHidden/>
          </w:rPr>
          <w:t>17</w:t>
        </w:r>
        <w:r>
          <w:rPr>
            <w:webHidden/>
          </w:rPr>
          <w:fldChar w:fldCharType="end"/>
        </w:r>
      </w:hyperlink>
    </w:p>
    <w:p w14:paraId="12637B8B" w14:textId="10DAC26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Pr>
            <w:webHidden/>
          </w:rPr>
          <w:t>17</w:t>
        </w:r>
        <w:r>
          <w:rPr>
            <w:webHidden/>
          </w:rPr>
          <w:fldChar w:fldCharType="end"/>
        </w:r>
      </w:hyperlink>
    </w:p>
    <w:p w14:paraId="0D8745D0" w14:textId="3892927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Pr>
            <w:webHidden/>
          </w:rPr>
          <w:t>18</w:t>
        </w:r>
        <w:r>
          <w:rPr>
            <w:webHidden/>
          </w:rPr>
          <w:fldChar w:fldCharType="end"/>
        </w:r>
      </w:hyperlink>
    </w:p>
    <w:p w14:paraId="198DE686" w14:textId="798A70E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Pr>
            <w:webHidden/>
          </w:rPr>
          <w:t>19</w:t>
        </w:r>
        <w:r>
          <w:rPr>
            <w:webHidden/>
          </w:rPr>
          <w:fldChar w:fldCharType="end"/>
        </w:r>
      </w:hyperlink>
    </w:p>
    <w:p w14:paraId="73D171BA" w14:textId="494739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Pr>
            <w:webHidden/>
          </w:rPr>
          <w:t>20</w:t>
        </w:r>
        <w:r>
          <w:rPr>
            <w:webHidden/>
          </w:rPr>
          <w:fldChar w:fldCharType="end"/>
        </w:r>
      </w:hyperlink>
    </w:p>
    <w:p w14:paraId="4504DE9C" w14:textId="74EBE5C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Pr>
            <w:webHidden/>
          </w:rPr>
          <w:t>30</w:t>
        </w:r>
        <w:r>
          <w:rPr>
            <w:webHidden/>
          </w:rPr>
          <w:fldChar w:fldCharType="end"/>
        </w:r>
      </w:hyperlink>
    </w:p>
    <w:p w14:paraId="66DCF231" w14:textId="3609B0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Pr>
            <w:webHidden/>
          </w:rPr>
          <w:t>30</w:t>
        </w:r>
        <w:r>
          <w:rPr>
            <w:webHidden/>
          </w:rPr>
          <w:fldChar w:fldCharType="end"/>
        </w:r>
      </w:hyperlink>
    </w:p>
    <w:p w14:paraId="454434BE" w14:textId="2A3D6A2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Pr>
            <w:webHidden/>
          </w:rPr>
          <w:t>32</w:t>
        </w:r>
        <w:r>
          <w:rPr>
            <w:webHidden/>
          </w:rPr>
          <w:fldChar w:fldCharType="end"/>
        </w:r>
      </w:hyperlink>
    </w:p>
    <w:p w14:paraId="64A828ED" w14:textId="01F2FA0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Pr>
            <w:webHidden/>
          </w:rPr>
          <w:t>33</w:t>
        </w:r>
        <w:r>
          <w:rPr>
            <w:webHidden/>
          </w:rPr>
          <w:fldChar w:fldCharType="end"/>
        </w:r>
      </w:hyperlink>
    </w:p>
    <w:p w14:paraId="2236E604" w14:textId="66FB323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Pr>
            <w:webHidden/>
          </w:rPr>
          <w:t>35</w:t>
        </w:r>
        <w:r>
          <w:rPr>
            <w:webHidden/>
          </w:rPr>
          <w:fldChar w:fldCharType="end"/>
        </w:r>
      </w:hyperlink>
    </w:p>
    <w:p w14:paraId="2F22D9BB" w14:textId="5709A75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Pr>
            <w:webHidden/>
          </w:rPr>
          <w:t>38</w:t>
        </w:r>
        <w:r>
          <w:rPr>
            <w:webHidden/>
          </w:rPr>
          <w:fldChar w:fldCharType="end"/>
        </w:r>
      </w:hyperlink>
    </w:p>
    <w:p w14:paraId="6707B033" w14:textId="0CC8F73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Pr>
            <w:webHidden/>
          </w:rPr>
          <w:t>40</w:t>
        </w:r>
        <w:r>
          <w:rPr>
            <w:webHidden/>
          </w:rPr>
          <w:fldChar w:fldCharType="end"/>
        </w:r>
      </w:hyperlink>
    </w:p>
    <w:p w14:paraId="2CFF897E" w14:textId="099B446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Pr>
            <w:webHidden/>
          </w:rPr>
          <w:t>41</w:t>
        </w:r>
        <w:r>
          <w:rPr>
            <w:webHidden/>
          </w:rPr>
          <w:fldChar w:fldCharType="end"/>
        </w:r>
      </w:hyperlink>
    </w:p>
    <w:p w14:paraId="624A6F01" w14:textId="2D370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Pr>
            <w:webHidden/>
          </w:rPr>
          <w:t>42</w:t>
        </w:r>
        <w:r>
          <w:rPr>
            <w:webHidden/>
          </w:rPr>
          <w:fldChar w:fldCharType="end"/>
        </w:r>
      </w:hyperlink>
    </w:p>
    <w:p w14:paraId="5C915719" w14:textId="7524563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Pr>
            <w:webHidden/>
          </w:rPr>
          <w:t>43</w:t>
        </w:r>
        <w:r>
          <w:rPr>
            <w:webHidden/>
          </w:rPr>
          <w:fldChar w:fldCharType="end"/>
        </w:r>
      </w:hyperlink>
    </w:p>
    <w:p w14:paraId="4EC73CD6" w14:textId="2BD73C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Pr>
            <w:webHidden/>
          </w:rPr>
          <w:t>44</w:t>
        </w:r>
        <w:r>
          <w:rPr>
            <w:webHidden/>
          </w:rPr>
          <w:fldChar w:fldCharType="end"/>
        </w:r>
      </w:hyperlink>
    </w:p>
    <w:p w14:paraId="4C75C704" w14:textId="144B9A73"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Pr>
            <w:webHidden/>
          </w:rPr>
          <w:t>44</w:t>
        </w:r>
        <w:r>
          <w:rPr>
            <w:webHidden/>
          </w:rPr>
          <w:fldChar w:fldCharType="end"/>
        </w:r>
      </w:hyperlink>
    </w:p>
    <w:p w14:paraId="5D60C628" w14:textId="05321C8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Pr>
            <w:webHidden/>
          </w:rPr>
          <w:t>45</w:t>
        </w:r>
        <w:r>
          <w:rPr>
            <w:webHidden/>
          </w:rPr>
          <w:fldChar w:fldCharType="end"/>
        </w:r>
      </w:hyperlink>
    </w:p>
    <w:p w14:paraId="649EE756" w14:textId="281B3C7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Pr>
            <w:webHidden/>
          </w:rPr>
          <w:t>46</w:t>
        </w:r>
        <w:r>
          <w:rPr>
            <w:webHidden/>
          </w:rPr>
          <w:fldChar w:fldCharType="end"/>
        </w:r>
      </w:hyperlink>
    </w:p>
    <w:p w14:paraId="3F1DC348" w14:textId="0B6E86B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Pr>
            <w:webHidden/>
          </w:rPr>
          <w:t>47</w:t>
        </w:r>
        <w:r>
          <w:rPr>
            <w:webHidden/>
          </w:rPr>
          <w:fldChar w:fldCharType="end"/>
        </w:r>
      </w:hyperlink>
    </w:p>
    <w:p w14:paraId="73D9705A" w14:textId="59308F1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Pr>
            <w:webHidden/>
          </w:rPr>
          <w:t>49</w:t>
        </w:r>
        <w:r>
          <w:rPr>
            <w:webHidden/>
          </w:rPr>
          <w:fldChar w:fldCharType="end"/>
        </w:r>
      </w:hyperlink>
    </w:p>
    <w:p w14:paraId="77B82CAB" w14:textId="3DC4C43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Pr>
            <w:webHidden/>
          </w:rPr>
          <w:t>49</w:t>
        </w:r>
        <w:r>
          <w:rPr>
            <w:webHidden/>
          </w:rPr>
          <w:fldChar w:fldCharType="end"/>
        </w:r>
      </w:hyperlink>
    </w:p>
    <w:p w14:paraId="6F96A59D" w14:textId="6346A4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Pr>
            <w:webHidden/>
          </w:rPr>
          <w:t>49</w:t>
        </w:r>
        <w:r>
          <w:rPr>
            <w:webHidden/>
          </w:rPr>
          <w:fldChar w:fldCharType="end"/>
        </w:r>
      </w:hyperlink>
    </w:p>
    <w:p w14:paraId="015C5DDE" w14:textId="433556E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Pr>
            <w:webHidden/>
          </w:rPr>
          <w:t>51</w:t>
        </w:r>
        <w:r>
          <w:rPr>
            <w:webHidden/>
          </w:rPr>
          <w:fldChar w:fldCharType="end"/>
        </w:r>
      </w:hyperlink>
    </w:p>
    <w:p w14:paraId="4F89BB6E" w14:textId="62830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Pr>
            <w:webHidden/>
          </w:rPr>
          <w:t>52</w:t>
        </w:r>
        <w:r>
          <w:rPr>
            <w:webHidden/>
          </w:rPr>
          <w:fldChar w:fldCharType="end"/>
        </w:r>
      </w:hyperlink>
    </w:p>
    <w:p w14:paraId="71E84420" w14:textId="5925789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Pr>
            <w:webHidden/>
          </w:rPr>
          <w:t>52</w:t>
        </w:r>
        <w:r>
          <w:rPr>
            <w:webHidden/>
          </w:rPr>
          <w:fldChar w:fldCharType="end"/>
        </w:r>
      </w:hyperlink>
    </w:p>
    <w:p w14:paraId="768A6AC5" w14:textId="7E1225F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Pr>
            <w:webHidden/>
          </w:rPr>
          <w:t>53</w:t>
        </w:r>
        <w:r>
          <w:rPr>
            <w:webHidden/>
          </w:rPr>
          <w:fldChar w:fldCharType="end"/>
        </w:r>
      </w:hyperlink>
    </w:p>
    <w:p w14:paraId="372EFE2E" w14:textId="4314886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Pr>
            <w:webHidden/>
          </w:rPr>
          <w:t>54</w:t>
        </w:r>
        <w:r>
          <w:rPr>
            <w:webHidden/>
          </w:rPr>
          <w:fldChar w:fldCharType="end"/>
        </w:r>
      </w:hyperlink>
    </w:p>
    <w:p w14:paraId="20D9F2DE" w14:textId="6330134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Pr>
            <w:webHidden/>
          </w:rPr>
          <w:t>61</w:t>
        </w:r>
        <w:r>
          <w:rPr>
            <w:webHidden/>
          </w:rPr>
          <w:fldChar w:fldCharType="end"/>
        </w:r>
      </w:hyperlink>
    </w:p>
    <w:p w14:paraId="6447056A" w14:textId="71AB01F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Pr>
            <w:webHidden/>
          </w:rPr>
          <w:t>61</w:t>
        </w:r>
        <w:r>
          <w:rPr>
            <w:webHidden/>
          </w:rPr>
          <w:fldChar w:fldCharType="end"/>
        </w:r>
      </w:hyperlink>
    </w:p>
    <w:p w14:paraId="13A79A63" w14:textId="65FA463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Pr>
            <w:webHidden/>
          </w:rPr>
          <w:t>63</w:t>
        </w:r>
        <w:r>
          <w:rPr>
            <w:webHidden/>
          </w:rPr>
          <w:fldChar w:fldCharType="end"/>
        </w:r>
      </w:hyperlink>
    </w:p>
    <w:p w14:paraId="1FDA8A81" w14:textId="4180FA1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Pr>
            <w:webHidden/>
          </w:rPr>
          <w:t>68</w:t>
        </w:r>
        <w:r>
          <w:rPr>
            <w:webHidden/>
          </w:rPr>
          <w:fldChar w:fldCharType="end"/>
        </w:r>
      </w:hyperlink>
    </w:p>
    <w:p w14:paraId="1E0035BB" w14:textId="6837FDE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Pr>
            <w:webHidden/>
          </w:rPr>
          <w:t>79</w:t>
        </w:r>
        <w:r>
          <w:rPr>
            <w:webHidden/>
          </w:rPr>
          <w:fldChar w:fldCharType="end"/>
        </w:r>
      </w:hyperlink>
    </w:p>
    <w:p w14:paraId="091A09A0" w14:textId="7CB432A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Pr>
            <w:webHidden/>
          </w:rPr>
          <w:t>82</w:t>
        </w:r>
        <w:r>
          <w:rPr>
            <w:webHidden/>
          </w:rPr>
          <w:fldChar w:fldCharType="end"/>
        </w:r>
      </w:hyperlink>
    </w:p>
    <w:p w14:paraId="46EFE590" w14:textId="0E23027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Pr>
            <w:webHidden/>
          </w:rPr>
          <w:t>95</w:t>
        </w:r>
        <w:r>
          <w:rPr>
            <w:webHidden/>
          </w:rPr>
          <w:fldChar w:fldCharType="end"/>
        </w:r>
      </w:hyperlink>
    </w:p>
    <w:p w14:paraId="7C46A61E" w14:textId="139A9A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Pr>
            <w:webHidden/>
          </w:rPr>
          <w:t>97</w:t>
        </w:r>
        <w:r>
          <w:rPr>
            <w:webHidden/>
          </w:rPr>
          <w:fldChar w:fldCharType="end"/>
        </w:r>
      </w:hyperlink>
    </w:p>
    <w:p w14:paraId="3D5FC0D0" w14:textId="47CB5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Pr>
            <w:webHidden/>
          </w:rPr>
          <w:t>98</w:t>
        </w:r>
        <w:r>
          <w:rPr>
            <w:webHidden/>
          </w:rPr>
          <w:fldChar w:fldCharType="end"/>
        </w:r>
      </w:hyperlink>
    </w:p>
    <w:p w14:paraId="1D74C567" w14:textId="30B8D91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Pr>
            <w:webHidden/>
          </w:rPr>
          <w:t>101</w:t>
        </w:r>
        <w:r>
          <w:rPr>
            <w:webHidden/>
          </w:rPr>
          <w:fldChar w:fldCharType="end"/>
        </w:r>
      </w:hyperlink>
    </w:p>
    <w:p w14:paraId="23C5D218" w14:textId="6CBE811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Pr>
            <w:webHidden/>
          </w:rPr>
          <w:t>101</w:t>
        </w:r>
        <w:r>
          <w:rPr>
            <w:webHidden/>
          </w:rPr>
          <w:fldChar w:fldCharType="end"/>
        </w:r>
      </w:hyperlink>
    </w:p>
    <w:p w14:paraId="771995BE" w14:textId="3853ABD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Pr>
            <w:webHidden/>
          </w:rPr>
          <w:t>101</w:t>
        </w:r>
        <w:r>
          <w:rPr>
            <w:webHidden/>
          </w:rPr>
          <w:fldChar w:fldCharType="end"/>
        </w:r>
      </w:hyperlink>
    </w:p>
    <w:p w14:paraId="2B928E9D" w14:textId="7FD047A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Pr>
            <w:webHidden/>
          </w:rPr>
          <w:t>102</w:t>
        </w:r>
        <w:r>
          <w:rPr>
            <w:webHidden/>
          </w:rPr>
          <w:fldChar w:fldCharType="end"/>
        </w:r>
      </w:hyperlink>
    </w:p>
    <w:p w14:paraId="3075E8CA" w14:textId="23D037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Pr>
            <w:webHidden/>
          </w:rPr>
          <w:t>102</w:t>
        </w:r>
        <w:r>
          <w:rPr>
            <w:webHidden/>
          </w:rPr>
          <w:fldChar w:fldCharType="end"/>
        </w:r>
      </w:hyperlink>
    </w:p>
    <w:p w14:paraId="3670595C" w14:textId="007A5D3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Pr>
            <w:webHidden/>
          </w:rPr>
          <w:t>103</w:t>
        </w:r>
        <w:r>
          <w:rPr>
            <w:webHidden/>
          </w:rPr>
          <w:fldChar w:fldCharType="end"/>
        </w:r>
      </w:hyperlink>
    </w:p>
    <w:p w14:paraId="0F20FF4F" w14:textId="487101E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Pr>
            <w:webHidden/>
          </w:rPr>
          <w:t>104</w:t>
        </w:r>
        <w:r>
          <w:rPr>
            <w:webHidden/>
          </w:rPr>
          <w:fldChar w:fldCharType="end"/>
        </w:r>
      </w:hyperlink>
    </w:p>
    <w:p w14:paraId="7FEF27DA" w14:textId="6F5998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Pr>
            <w:webHidden/>
          </w:rPr>
          <w:t>105</w:t>
        </w:r>
        <w:r>
          <w:rPr>
            <w:webHidden/>
          </w:rPr>
          <w:fldChar w:fldCharType="end"/>
        </w:r>
      </w:hyperlink>
    </w:p>
    <w:p w14:paraId="14D8D234" w14:textId="05CB59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Pr>
            <w:webHidden/>
          </w:rPr>
          <w:t>105</w:t>
        </w:r>
        <w:r>
          <w:rPr>
            <w:webHidden/>
          </w:rPr>
          <w:fldChar w:fldCharType="end"/>
        </w:r>
      </w:hyperlink>
    </w:p>
    <w:p w14:paraId="5D04E00B" w14:textId="514F84E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Pr>
            <w:webHidden/>
          </w:rPr>
          <w:t>105</w:t>
        </w:r>
        <w:r>
          <w:rPr>
            <w:webHidden/>
          </w:rPr>
          <w:fldChar w:fldCharType="end"/>
        </w:r>
      </w:hyperlink>
    </w:p>
    <w:p w14:paraId="1F13E6F5" w14:textId="4708E0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Pr>
            <w:webHidden/>
          </w:rPr>
          <w:t>105</w:t>
        </w:r>
        <w:r>
          <w:rPr>
            <w:webHidden/>
          </w:rPr>
          <w:fldChar w:fldCharType="end"/>
        </w:r>
      </w:hyperlink>
    </w:p>
    <w:p w14:paraId="598FFA20" w14:textId="4979590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Pr>
            <w:webHidden/>
          </w:rPr>
          <w:t>109</w:t>
        </w:r>
        <w:r>
          <w:rPr>
            <w:webHidden/>
          </w:rPr>
          <w:fldChar w:fldCharType="end"/>
        </w:r>
      </w:hyperlink>
    </w:p>
    <w:p w14:paraId="037B9584" w14:textId="46DC461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Pr>
            <w:webHidden/>
          </w:rPr>
          <w:t>109</w:t>
        </w:r>
        <w:r>
          <w:rPr>
            <w:webHidden/>
          </w:rPr>
          <w:fldChar w:fldCharType="end"/>
        </w:r>
      </w:hyperlink>
    </w:p>
    <w:p w14:paraId="37238E0B" w14:textId="1BB1DF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Pr>
            <w:webHidden/>
          </w:rPr>
          <w:t>110</w:t>
        </w:r>
        <w:r>
          <w:rPr>
            <w:webHidden/>
          </w:rPr>
          <w:fldChar w:fldCharType="end"/>
        </w:r>
      </w:hyperlink>
    </w:p>
    <w:p w14:paraId="6A0D1276" w14:textId="222557E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Pr>
            <w:webHidden/>
          </w:rPr>
          <w:t>110</w:t>
        </w:r>
        <w:r>
          <w:rPr>
            <w:webHidden/>
          </w:rPr>
          <w:fldChar w:fldCharType="end"/>
        </w:r>
      </w:hyperlink>
    </w:p>
    <w:p w14:paraId="128A2A3D" w14:textId="5EA32EC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Pr>
            <w:webHidden/>
          </w:rPr>
          <w:t>110</w:t>
        </w:r>
        <w:r>
          <w:rPr>
            <w:webHidden/>
          </w:rPr>
          <w:fldChar w:fldCharType="end"/>
        </w:r>
      </w:hyperlink>
    </w:p>
    <w:p w14:paraId="598312D1" w14:textId="637A728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Pr>
            <w:webHidden/>
          </w:rPr>
          <w:t>111</w:t>
        </w:r>
        <w:r>
          <w:rPr>
            <w:webHidden/>
          </w:rPr>
          <w:fldChar w:fldCharType="end"/>
        </w:r>
      </w:hyperlink>
    </w:p>
    <w:p w14:paraId="1475BFA9" w14:textId="4E9B3C72"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Pr>
            <w:webHidden/>
          </w:rPr>
          <w:t>112</w:t>
        </w:r>
        <w:r>
          <w:rPr>
            <w:webHidden/>
          </w:rPr>
          <w:fldChar w:fldCharType="end"/>
        </w:r>
      </w:hyperlink>
    </w:p>
    <w:p w14:paraId="044660CF" w14:textId="4034707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Pr>
            <w:webHidden/>
          </w:rPr>
          <w:t>112</w:t>
        </w:r>
        <w:r>
          <w:rPr>
            <w:webHidden/>
          </w:rPr>
          <w:fldChar w:fldCharType="end"/>
        </w:r>
      </w:hyperlink>
    </w:p>
    <w:p w14:paraId="1AFC9156" w14:textId="55FF31A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Pr>
            <w:webHidden/>
          </w:rPr>
          <w:t>112</w:t>
        </w:r>
        <w:r>
          <w:rPr>
            <w:webHidden/>
          </w:rPr>
          <w:fldChar w:fldCharType="end"/>
        </w:r>
      </w:hyperlink>
    </w:p>
    <w:p w14:paraId="66604331" w14:textId="2064C97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Pr>
            <w:webHidden/>
          </w:rPr>
          <w:t>116</w:t>
        </w:r>
        <w:r>
          <w:rPr>
            <w:webHidden/>
          </w:rPr>
          <w:fldChar w:fldCharType="end"/>
        </w:r>
      </w:hyperlink>
    </w:p>
    <w:p w14:paraId="15FE9C6C" w14:textId="0AC078C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Pr>
            <w:webHidden/>
          </w:rPr>
          <w:t>116</w:t>
        </w:r>
        <w:r>
          <w:rPr>
            <w:webHidden/>
          </w:rPr>
          <w:fldChar w:fldCharType="end"/>
        </w:r>
      </w:hyperlink>
    </w:p>
    <w:p w14:paraId="63C3AB1B" w14:textId="7B5CA00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Pr>
            <w:webHidden/>
          </w:rPr>
          <w:t>125</w:t>
        </w:r>
        <w:r>
          <w:rPr>
            <w:webHidden/>
          </w:rPr>
          <w:fldChar w:fldCharType="end"/>
        </w:r>
      </w:hyperlink>
    </w:p>
    <w:p w14:paraId="64881CC6" w14:textId="104488F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Pr>
            <w:webHidden/>
          </w:rPr>
          <w:t>125</w:t>
        </w:r>
        <w:r>
          <w:rPr>
            <w:webHidden/>
          </w:rPr>
          <w:fldChar w:fldCharType="end"/>
        </w:r>
      </w:hyperlink>
    </w:p>
    <w:p w14:paraId="54C4BC55" w14:textId="5653267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Pr>
            <w:webHidden/>
          </w:rPr>
          <w:t>130</w:t>
        </w:r>
        <w:r>
          <w:rPr>
            <w:webHidden/>
          </w:rPr>
          <w:fldChar w:fldCharType="end"/>
        </w:r>
      </w:hyperlink>
    </w:p>
    <w:p w14:paraId="1A79F202" w14:textId="1881344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Pr>
            <w:webHidden/>
          </w:rPr>
          <w:t>130</w:t>
        </w:r>
        <w:r>
          <w:rPr>
            <w:webHidden/>
          </w:rPr>
          <w:fldChar w:fldCharType="end"/>
        </w:r>
      </w:hyperlink>
    </w:p>
    <w:p w14:paraId="5345E422" w14:textId="7DADF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Pr>
            <w:webHidden/>
          </w:rPr>
          <w:t>141</w:t>
        </w:r>
        <w:r>
          <w:rPr>
            <w:webHidden/>
          </w:rPr>
          <w:fldChar w:fldCharType="end"/>
        </w:r>
      </w:hyperlink>
    </w:p>
    <w:p w14:paraId="3B4DC90A" w14:textId="303BE4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Pr>
            <w:webHidden/>
          </w:rPr>
          <w:t>141</w:t>
        </w:r>
        <w:r>
          <w:rPr>
            <w:webHidden/>
          </w:rPr>
          <w:fldChar w:fldCharType="end"/>
        </w:r>
      </w:hyperlink>
    </w:p>
    <w:p w14:paraId="3226528F" w14:textId="565CE3F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 xml:space="preserve">treated as </w:t>
      </w:r>
      <w:proofErr w:type="gramStart"/>
      <w:r w:rsidR="00172E39" w:rsidRPr="00047DA9">
        <w:t>unoccupied</w:t>
      </w:r>
      <w:r w:rsidRPr="00047DA9">
        <w:t>, but</w:t>
      </w:r>
      <w:proofErr w:type="gramEnd"/>
      <w:r w:rsidRPr="00047DA9">
        <w:t xml:space="preserve">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 xml:space="preserve">Model </w:t>
      </w:r>
      <w:proofErr w:type="gramStart"/>
      <w:r w:rsidRPr="00047DA9">
        <w:t>work flow</w:t>
      </w:r>
      <w:proofErr w:type="gramEnd"/>
      <w:r w:rsidRPr="00047DA9">
        <w:t xml:space="preserve">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 xml:space="preserve">Stage-structure &amp; survival between </w:t>
                    </w:r>
                    <w:r w:rsidRPr="00FD267A">
                      <w:rPr>
                        <w:rFonts w:ascii="Arial" w:hAnsi="Arial" w:cs="Arial"/>
                        <w:i/>
                        <w:sz w:val="18"/>
                        <w:szCs w:val="18"/>
                      </w:rPr>
                      <w:t>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G + U(-1.0,1.0)f</w:t>
      </w:r>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proofErr w:type="gramStart"/>
      <w:r w:rsidRPr="00047DA9">
        <w:rPr>
          <w:szCs w:val="24"/>
        </w:rPr>
        <w:t>)</w:t>
      </w:r>
      <w:proofErr w:type="gramEnd"/>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3" w:name="_Cell-based_vs._patch-based"/>
      <w:bookmarkStart w:id="34" w:name="_Toc180771636"/>
      <w:bookmarkEnd w:id="33"/>
      <w:r w:rsidRPr="00047DA9">
        <w:t>Cell-based vs. patch-based model</w:t>
      </w:r>
      <w:bookmarkEnd w:id="34"/>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5" w:name="_Non-overlapping_generations_&amp;"/>
      <w:bookmarkStart w:id="36" w:name="_Toc180771637"/>
      <w:bookmarkEnd w:id="35"/>
      <w:r w:rsidRPr="00047DA9">
        <w:t>Non-overlapping generations &amp; no stage-structure</w:t>
      </w:r>
      <w:bookmarkEnd w:id="36"/>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lastRenderedPageBreak/>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7" w:name="_Overlapping_generations_&amp;"/>
      <w:bookmarkEnd w:id="37"/>
    </w:p>
    <w:p w14:paraId="17BC0457" w14:textId="77777777" w:rsidR="0067520E" w:rsidRPr="00047DA9" w:rsidRDefault="0067520E" w:rsidP="009E434A">
      <w:pPr>
        <w:pStyle w:val="Heading3"/>
        <w:numPr>
          <w:ilvl w:val="2"/>
          <w:numId w:val="14"/>
        </w:numPr>
      </w:pPr>
      <w:bookmarkStart w:id="38" w:name="_Toc180771638"/>
      <w:r w:rsidRPr="00047DA9">
        <w:t>Overlapping generations &amp; stage-structure</w:t>
      </w:r>
      <w:bookmarkEnd w:id="38"/>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39" w:name="_Density-dependence"/>
      <w:bookmarkStart w:id="40" w:name="_Density_dependence"/>
      <w:bookmarkEnd w:id="39"/>
      <w:bookmarkEnd w:id="40"/>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1" w:name="_Dispersal"/>
      <w:bookmarkStart w:id="42" w:name="_Toc180771639"/>
      <w:bookmarkEnd w:id="41"/>
      <w:r w:rsidRPr="00047DA9">
        <w:lastRenderedPageBreak/>
        <w:t>Dispersal</w:t>
      </w:r>
      <w:bookmarkEnd w:id="42"/>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3" w:name="_Dispersal_traits,_genetic"/>
      <w:bookmarkEnd w:id="43"/>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4" w:name="_Emigration"/>
      <w:bookmarkStart w:id="45" w:name="_Toc180771640"/>
      <w:bookmarkEnd w:id="44"/>
      <w:r w:rsidRPr="00047DA9">
        <w:t>Emigration</w:t>
      </w:r>
      <w:bookmarkEnd w:id="45"/>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w:t>
      </w:r>
      <w:proofErr w:type="gramStart"/>
      <w:r w:rsidRPr="00047DA9">
        <w:t>point</w:t>
      </w:r>
      <w:proofErr w:type="gramEnd"/>
      <w:r w:rsidRPr="00047DA9">
        <w:t xml:space="preserve">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6" w:name="_Toc180771641"/>
      <w:r w:rsidRPr="00047DA9">
        <w:t>Transfer</w:t>
      </w:r>
      <w:bookmarkEnd w:id="46"/>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7" w:name="_Dispersal_kernels"/>
      <w:bookmarkStart w:id="48" w:name="_Toc180771642"/>
      <w:bookmarkEnd w:id="47"/>
      <w:r w:rsidRPr="00047DA9">
        <w:rPr>
          <w:rFonts w:eastAsiaTheme="minorEastAsia"/>
        </w:rPr>
        <w:t>Dispersal kernels</w:t>
      </w:r>
      <w:bookmarkEnd w:id="48"/>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047DA9">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49" w:name="_Movement_processes"/>
      <w:bookmarkStart w:id="50" w:name="_Toc180771643"/>
      <w:bookmarkEnd w:id="49"/>
      <w:r w:rsidRPr="00047DA9">
        <w:rPr>
          <w:rFonts w:eastAsiaTheme="minorEastAsia"/>
        </w:rPr>
        <w:t>Movement processes</w:t>
      </w:r>
      <w:bookmarkEnd w:id="50"/>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047DA9">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1" w:name="_Stochastic_Movement_Simulator,"/>
      <w:bookmarkEnd w:id="51"/>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2" w:name="_Settlement"/>
      <w:bookmarkStart w:id="53" w:name="_Toc180771644"/>
      <w:bookmarkEnd w:id="52"/>
      <w:r w:rsidRPr="00047DA9">
        <w:t>Settlement</w:t>
      </w:r>
      <w:bookmarkEnd w:id="53"/>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4" w:name="_Settlement_with_movement"/>
      <w:bookmarkEnd w:id="54"/>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5" w:name="_Toc180771645"/>
      <w:r w:rsidRPr="00047DA9">
        <w:rPr>
          <w:rFonts w:eastAsiaTheme="minorEastAsia"/>
        </w:rPr>
        <w:t>Dispersal mortality</w:t>
      </w:r>
      <w:bookmarkEnd w:id="55"/>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 xml:space="preserve">requires that these mortality costs are described </w:t>
      </w:r>
      <w:proofErr w:type="gramStart"/>
      <w:r w:rsidRPr="00047DA9">
        <w:rPr>
          <w:rFonts w:eastAsiaTheme="minorEastAsia" w:cs="Times New Roman"/>
          <w:szCs w:val="24"/>
          <w:lang w:val="en-GB"/>
        </w:rPr>
        <w:t>appropriately</w:t>
      </w:r>
      <w:proofErr w:type="gramEnd"/>
      <w:r w:rsidRPr="00047DA9">
        <w:rPr>
          <w:rFonts w:eastAsiaTheme="minorEastAsia" w:cs="Times New Roman"/>
          <w:szCs w:val="24"/>
          <w:lang w:val="en-GB"/>
        </w:rPr>
        <w:t xml:space="preserve">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56" w:name="_Genetics_in_3.0"/>
      <w:bookmarkStart w:id="57" w:name="_Toc180771646"/>
      <w:bookmarkEnd w:id="56"/>
      <w:r w:rsidRPr="00047DA9">
        <w:rPr>
          <w:rFonts w:eastAsiaTheme="minorEastAsia"/>
        </w:rPr>
        <w:t>Genetics in 3.0</w:t>
      </w:r>
      <w:bookmarkEnd w:id="57"/>
    </w:p>
    <w:p w14:paraId="12EAE96E" w14:textId="360EDB3C" w:rsidR="00A36A6C" w:rsidRPr="00047DA9" w:rsidRDefault="00A36A6C" w:rsidP="00C57BF9">
      <w:pPr>
        <w:pStyle w:val="ListParagraph"/>
        <w:ind w:left="0"/>
        <w:rPr>
          <w:rFonts w:eastAsiaTheme="minorEastAsia" w:cs="Times New Roman"/>
          <w:i/>
          <w:iCs/>
          <w:szCs w:val="24"/>
          <w:lang w:val="en-GB"/>
          <w:rPrChange w:id="58" w:author="Pannetier, Theo" w:date="2024-06-04T16:57:00Z">
            <w:rPr>
              <w:rFonts w:eastAsiaTheme="minorEastAsia" w:cs="Times New Roman"/>
              <w:szCs w:val="24"/>
              <w:lang w:val="en-GB"/>
            </w:rPr>
          </w:rPrChange>
        </w:rPr>
      </w:pPr>
      <w:r w:rsidRPr="00047DA9">
        <w:rPr>
          <w:rFonts w:eastAsiaTheme="minorEastAsia" w:cs="Times New Roman"/>
          <w:i/>
          <w:iCs/>
          <w:szCs w:val="24"/>
          <w:lang w:val="en-GB"/>
          <w:rPrChange w:id="59" w:author="Pannetier, Theo" w:date="2024-06-04T16:57:00Z">
            <w:rPr>
              <w:rFonts w:eastAsiaTheme="minorEastAsia" w:cs="Times New Roman"/>
              <w:szCs w:val="24"/>
              <w:lang w:val="en-GB"/>
            </w:rPr>
          </w:rPrChange>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60"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E911884"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commentRangeStart w:id="61"/>
      <w:r w:rsidR="008C418D">
        <w:rPr>
          <w:lang w:val="en-GB"/>
        </w:rPr>
        <w:t xml:space="preserve">per-locus </w:t>
      </w:r>
      <w:commentRangeEnd w:id="61"/>
      <w:r w:rsidR="008C418D">
        <w:rPr>
          <w:rStyle w:val="CommentReference"/>
        </w:rPr>
        <w:commentReference w:id="61"/>
      </w:r>
      <w:r w:rsidRPr="00047DA9">
        <w:rPr>
          <w:lang w:val="en-GB"/>
        </w:rPr>
        <w:t>mutation rate.</w:t>
      </w:r>
    </w:p>
    <w:p w14:paraId="6135A367" w14:textId="77777777" w:rsidR="008C418D" w:rsidRDefault="008C418D" w:rsidP="008C418D">
      <w:pPr>
        <w:pStyle w:val="ListParagraph"/>
        <w:numPr>
          <w:ilvl w:val="0"/>
          <w:numId w:val="70"/>
        </w:numPr>
        <w:spacing w:after="160" w:line="259" w:lineRule="auto"/>
        <w:contextualSpacing/>
        <w:jc w:val="left"/>
      </w:pPr>
      <w:r>
        <w:t>A distribution to sample mutations (in the case of genetic load this applies to the mutation selection coefficient).</w:t>
      </w:r>
    </w:p>
    <w:p w14:paraId="61CAA2A6" w14:textId="59FEC47C"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63AA9FE8" w:rsidR="008C418D" w:rsidRPr="001A2B4A" w:rsidRDefault="008C418D" w:rsidP="001A2B4A">
      <w:pPr>
        <w:pStyle w:val="ListParagraph"/>
        <w:numPr>
          <w:ilvl w:val="0"/>
          <w:numId w:val="70"/>
        </w:numPr>
        <w:spacing w:line="259" w:lineRule="auto"/>
        <w:ind w:left="714" w:hanging="357"/>
        <w:jc w:val="left"/>
      </w:pPr>
      <w:r>
        <w:t xml:space="preserve">A distribution to sample dominance coefficients (restricted to deleterious mutations). </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62" w:name="_Toc180771647"/>
    </w:p>
    <w:p w14:paraId="7E4DBF7F" w14:textId="65293479" w:rsidR="001A2B4A" w:rsidRDefault="001A2B4A" w:rsidP="001A2B4A">
      <w:pPr>
        <w:pStyle w:val="ListParagraph"/>
        <w:spacing w:line="259" w:lineRule="auto"/>
        <w:ind w:left="0"/>
      </w:pPr>
      <w:r>
        <w:t>The rate of recombination applies to the entire genome. Genetic linkage does occur, emerging from the explicit distance between loci. Multiple genetic elements can be located at the same position (e.g., a neutral locus and a dispersal trait locus), making these loci completely linked, but mutations and phenotypic expression are resolved independently, such that pleiotropy is not possible.</w:t>
      </w:r>
    </w:p>
    <w:p w14:paraId="6CA3DE5B" w14:textId="77777777" w:rsidR="001A2B4A" w:rsidRDefault="001A2B4A" w:rsidP="001A2B4A">
      <w:pPr>
        <w:pStyle w:val="ListParagraph"/>
        <w:spacing w:after="160" w:line="259" w:lineRule="auto"/>
        <w:ind w:left="0"/>
        <w:contextualSpacing/>
        <w:jc w:val="left"/>
      </w:pPr>
      <w:commentRangeStart w:id="63"/>
      <w:r w:rsidRPr="001A2B4A">
        <w:rPr>
          <w:highlight w:val="yellow"/>
        </w:rPr>
        <w:t>…</w:t>
      </w:r>
      <w:commentRangeEnd w:id="63"/>
      <w:r w:rsidR="00EC101F">
        <w:rPr>
          <w:rStyle w:val="CommentReference"/>
        </w:rPr>
        <w:commentReference w:id="63"/>
      </w:r>
      <w:r w:rsidRPr="001A2B4A">
        <w:rPr>
          <w:highlight w:val="yellow"/>
        </w:rPr>
        <w:t xml:space="preserve"> If sexual reproduction is selected, all individuals are diploid. Otherwise, asexual individuals are always haploid (and do not recombine)</w:t>
      </w:r>
      <w:commentRangeStart w:id="64"/>
      <w:commentRangeStart w:id="65"/>
      <w:r w:rsidRPr="001A2B4A">
        <w:rPr>
          <w:highlight w:val="yellow"/>
        </w:rPr>
        <w:t>.</w:t>
      </w:r>
      <w:commentRangeEnd w:id="64"/>
      <w:r w:rsidRPr="001A2B4A">
        <w:rPr>
          <w:rStyle w:val="CommentReference"/>
          <w:highlight w:val="yellow"/>
        </w:rPr>
        <w:commentReference w:id="64"/>
      </w:r>
      <w:commentRangeEnd w:id="65"/>
      <w:r w:rsidRPr="001A2B4A">
        <w:rPr>
          <w:rStyle w:val="CommentReference"/>
          <w:highlight w:val="yellow"/>
        </w:rPr>
        <w:commentReference w:id="65"/>
      </w:r>
    </w:p>
    <w:p w14:paraId="40442486" w14:textId="65963E9E" w:rsidR="001A2B4A" w:rsidRPr="001A2B4A" w:rsidRDefault="001A2B4A" w:rsidP="001A2B4A">
      <w:pPr>
        <w:pStyle w:val="ListParagraph"/>
        <w:spacing w:line="259" w:lineRule="auto"/>
        <w:ind w:left="0"/>
      </w:pPr>
    </w:p>
    <w:p w14:paraId="7DC108A2" w14:textId="6237BF2E" w:rsidR="00EE659A" w:rsidRPr="00047DA9" w:rsidRDefault="00EE659A" w:rsidP="001A2B4A">
      <w:pPr>
        <w:pStyle w:val="Heading3"/>
        <w:numPr>
          <w:ilvl w:val="2"/>
          <w:numId w:val="14"/>
        </w:numPr>
        <w:rPr>
          <w:rFonts w:eastAsiaTheme="minorEastAsia"/>
          <w:rPrChange w:id="66" w:author="Pannetier, Theo" w:date="2024-06-04T17:43:00Z">
            <w:rPr/>
          </w:rPrChange>
        </w:rPr>
      </w:pPr>
      <w:r w:rsidRPr="00047DA9">
        <w:rPr>
          <w:rFonts w:eastAsiaTheme="minorEastAsia"/>
        </w:rPr>
        <w:lastRenderedPageBreak/>
        <w:t>Dispersal traits</w:t>
      </w:r>
      <w:bookmarkEnd w:id="62"/>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77777777" w:rsidR="001A2B4A" w:rsidRDefault="001A2B4A" w:rsidP="001A2B4A">
      <w:pPr>
        <w:pStyle w:val="ListParagraph"/>
        <w:numPr>
          <w:ilvl w:val="0"/>
          <w:numId w:val="70"/>
        </w:numPr>
      </w:pPr>
      <w:commentRangeStart w:id="67"/>
      <w:r>
        <w:t>The slope of the distance-dependent decay of the goal bias.</w:t>
      </w:r>
    </w:p>
    <w:p w14:paraId="1F4C3E52" w14:textId="77777777" w:rsidR="001A2B4A" w:rsidRDefault="001A2B4A" w:rsidP="001A2B4A">
      <w:pPr>
        <w:pStyle w:val="ListParagraph"/>
        <w:numPr>
          <w:ilvl w:val="0"/>
          <w:numId w:val="70"/>
        </w:numPr>
      </w:pPr>
      <w:r>
        <w:t xml:space="preserve">The distance threshold </w:t>
      </w:r>
      <w:commentRangeEnd w:id="67"/>
      <w:r>
        <w:rPr>
          <w:rStyle w:val="CommentReference"/>
        </w:rPr>
        <w:commentReference w:id="67"/>
      </w:r>
      <w:r>
        <w:t>of the distance-dependent decay of the goal bias.</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lastRenderedPageBreak/>
        <w:t xml:space="preserve">Traits set to evolve cannot simultaneously be </w:t>
      </w:r>
      <w:proofErr w:type="gramStart"/>
      <w:r w:rsidRPr="00047DA9">
        <w:t>stage-dependent</w:t>
      </w:r>
      <w:proofErr w:type="gramEnd"/>
      <w:r w:rsidRPr="00047DA9">
        <w:t>.</w:t>
      </w:r>
    </w:p>
    <w:p w14:paraId="514BA46A" w14:textId="77777777" w:rsidR="0020353E" w:rsidRDefault="0020353E" w:rsidP="0020353E">
      <w:r>
        <w:t xml:space="preserve">Phenotypic expression may follow an additive model (allele values across all loci are summed) or be averaged. </w:t>
      </w:r>
    </w:p>
    <w:p w14:paraId="56E687D9" w14:textId="77777777" w:rsidR="0020353E" w:rsidRDefault="0020353E" w:rsidP="0020353E">
      <w:r>
        <w:t>Mutations are additive (i.e. their value is summed to the existing allelic value) and can be sampled from either a normal or uniform distribution. Initial allele values can be sampled from a normal or a uniform distribution.</w:t>
      </w:r>
    </w:p>
    <w:p w14:paraId="22C217C3" w14:textId="5ECA000D" w:rsidR="0020353E" w:rsidRDefault="0020353E" w:rsidP="0020353E">
      <w:commentRangeStart w:id="68"/>
      <w:r>
        <w:t xml:space="preserve">The traits and parameters cannot be </w:t>
      </w:r>
      <w:proofErr w:type="gramStart"/>
      <w:r>
        <w:t>stage-specific</w:t>
      </w:r>
      <w:proofErr w:type="gramEnd"/>
      <w:r>
        <w:t>.</w:t>
      </w:r>
      <w:commentRangeEnd w:id="68"/>
      <w:r>
        <w:rPr>
          <w:rStyle w:val="CommentReference"/>
          <w:rFonts w:eastAsiaTheme="minorHAnsi" w:cstheme="minorBidi"/>
          <w:lang w:val="en-US"/>
        </w:rPr>
        <w:commentReference w:id="68"/>
      </w:r>
    </w:p>
    <w:p w14:paraId="0B166777" w14:textId="77777777" w:rsidR="0020353E" w:rsidRDefault="0020353E" w:rsidP="0020353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p>
    <w:p w14:paraId="05796AE4" w14:textId="3B5D7772" w:rsidR="00EE659A" w:rsidRPr="00047DA9" w:rsidRDefault="00D57758">
      <w:pPr>
        <w:rPr>
          <w:ins w:id="69" w:author="Pannetier, Theo" w:date="2024-06-04T17:29:00Z"/>
        </w:rPr>
        <w:pPrChange w:id="70" w:author="Pannetier, Theo" w:date="2024-06-04T20:02:00Z">
          <w:pPr>
            <w:pStyle w:val="ListParagraph"/>
            <w:numPr>
              <w:numId w:val="70"/>
            </w:numPr>
            <w:spacing w:after="160" w:line="259" w:lineRule="auto"/>
            <w:ind w:left="720" w:hanging="360"/>
            <w:contextualSpacing/>
            <w:jc w:val="left"/>
          </w:pPr>
        </w:pPrChange>
      </w:pPr>
      <w:ins w:id="71" w:author="Pannetier, Theo" w:date="2024-06-04T17:53:00Z">
        <w:r w:rsidRPr="00047DA9">
          <w:t xml:space="preserve">There is also an option for </w:t>
        </w:r>
      </w:ins>
      <w:ins w:id="72" w:author="Pannetier, Theo" w:date="2024-06-04T18:15:00Z">
        <w:r w:rsidR="008D3079" w:rsidRPr="00047DA9">
          <w:t>each dispersal trait</w:t>
        </w:r>
      </w:ins>
      <w:ins w:id="73" w:author="Pannetier, Theo" w:date="2024-06-04T17:53:00Z">
        <w:r w:rsidRPr="00047DA9">
          <w:t xml:space="preserve"> to </w:t>
        </w:r>
        <w:r w:rsidRPr="00047DA9">
          <w:rPr>
            <w:b/>
            <w:bCs/>
          </w:rPr>
          <w:t>not</w:t>
        </w:r>
        <w:r w:rsidRPr="00047DA9">
          <w:t xml:space="preserve"> be inherited, that is, allele values are resampled from the initial distribution for every new individual.</w:t>
        </w:r>
      </w:ins>
    </w:p>
    <w:p w14:paraId="6EE6D41A" w14:textId="559F3E23" w:rsidR="00D41B10" w:rsidRPr="00047DA9" w:rsidRDefault="00D41B10" w:rsidP="00D41B10">
      <w:pPr>
        <w:pStyle w:val="Heading3"/>
        <w:numPr>
          <w:ilvl w:val="2"/>
          <w:numId w:val="14"/>
        </w:numPr>
        <w:rPr>
          <w:ins w:id="74" w:author="Pannetier, Theo" w:date="2024-06-04T20:02:00Z"/>
          <w:rFonts w:eastAsiaTheme="minorEastAsia"/>
        </w:rPr>
      </w:pPr>
      <w:bookmarkStart w:id="75" w:name="_Toc180771648"/>
      <w:ins w:id="76" w:author="Pannetier, Theo" w:date="2024-06-04T20:02:00Z">
        <w:r w:rsidRPr="00047DA9">
          <w:rPr>
            <w:rFonts w:eastAsiaTheme="minorEastAsia"/>
          </w:rPr>
          <w:t>Genetic fitness traits</w:t>
        </w:r>
        <w:bookmarkEnd w:id="75"/>
      </w:ins>
    </w:p>
    <w:p w14:paraId="0917FB43" w14:textId="6A821F0A" w:rsidR="00D41B10" w:rsidRPr="00047DA9" w:rsidRDefault="00D41B10" w:rsidP="00D41B10">
      <w:pPr>
        <w:rPr>
          <w:ins w:id="77" w:author="Pannetier, Theo" w:date="2024-06-04T20:06:00Z"/>
        </w:rPr>
      </w:pPr>
      <w:ins w:id="78" w:author="Pannetier, Theo" w:date="2024-06-04T20:09:00Z">
        <w:r w:rsidRPr="00047DA9">
          <w:t xml:space="preserve">The alleles of genetic fitness traits represent deleterious mutations </w:t>
        </w:r>
      </w:ins>
      <w:ins w:id="79" w:author="Pannetier, Theo" w:date="2024-06-04T20:10:00Z">
        <w:r w:rsidRPr="00047DA9">
          <w:t>which combined expression reduce the viability of juveniles</w:t>
        </w:r>
      </w:ins>
      <w:ins w:id="80" w:author="Pannetier, Theo" w:date="2024-06-04T20:11:00Z">
        <w:r w:rsidRPr="00047DA9">
          <w:t>, i.e. the genetic load</w:t>
        </w:r>
      </w:ins>
      <w:ins w:id="81" w:author="Pannetier, Theo" w:date="2024-06-04T20:10:00Z">
        <w:r w:rsidRPr="00047DA9">
          <w:t xml:space="preserve">. </w:t>
        </w:r>
      </w:ins>
      <w:ins w:id="82" w:author="Pannetier, Theo" w:date="2024-06-04T20:04:00Z">
        <w:r w:rsidRPr="00047DA9">
          <w:t xml:space="preserve">Immediately after </w:t>
        </w:r>
      </w:ins>
      <w:ins w:id="83" w:author="Pannetier, Theo" w:date="2024-06-04T20:10:00Z">
        <w:r w:rsidRPr="00047DA9">
          <w:t>birth</w:t>
        </w:r>
      </w:ins>
      <w:ins w:id="84" w:author="Pannetier, Theo" w:date="2024-06-04T20:04:00Z">
        <w:r w:rsidRPr="00047DA9">
          <w:t xml:space="preserve">, all newly born </w:t>
        </w:r>
      </w:ins>
      <w:ins w:id="85" w:author="Pannetier, Theo" w:date="2024-06-04T20:10:00Z">
        <w:r w:rsidRPr="00047DA9">
          <w:t>individuals</w:t>
        </w:r>
      </w:ins>
      <w:ins w:id="86" w:author="Pannetier, Theo" w:date="2024-06-04T20:04:00Z">
        <w:r w:rsidRPr="00047DA9">
          <w:t xml:space="preserve"> are checked for viability</w:t>
        </w:r>
      </w:ins>
      <w:ins w:id="87" w:author="Pannetier, Theo" w:date="2024-06-04T20:05:00Z">
        <w:r w:rsidRPr="00047DA9">
          <w:t xml:space="preserve"> via a</w:t>
        </w:r>
      </w:ins>
      <w:ins w:id="88" w:author="Pannetier, Theo" w:date="2024-06-04T20:04:00Z">
        <w:r w:rsidRPr="00047DA9">
          <w:t xml:space="preserve"> Bernoulli trial</w:t>
        </w:r>
      </w:ins>
      <w:ins w:id="89" w:author="Pannetier, Theo" w:date="2024-06-04T20:06:00Z">
        <w:r w:rsidRPr="00047DA9">
          <w:t xml:space="preserve">. The probability of </w:t>
        </w:r>
      </w:ins>
      <w:ins w:id="90" w:author="Pannetier, Theo" w:date="2024-06-04T20:07:00Z">
        <w:r w:rsidRPr="00047DA9">
          <w:t>an</w:t>
        </w:r>
      </w:ins>
      <w:ins w:id="91" w:author="Pannetier, Theo" w:date="2024-06-04T20:06:00Z">
        <w:r w:rsidRPr="00047DA9">
          <w:t xml:space="preserve"> individual pass</w:t>
        </w:r>
      </w:ins>
      <w:ins w:id="92" w:author="Pannetier, Theo" w:date="2024-06-04T20:09:00Z">
        <w:r w:rsidRPr="00047DA9">
          <w:t>ing</w:t>
        </w:r>
      </w:ins>
      <w:ins w:id="93" w:author="Pannetier, Theo" w:date="2024-06-04T20:06:00Z">
        <w:r w:rsidRPr="00047DA9">
          <w:t xml:space="preserve"> the test and surviv</w:t>
        </w:r>
      </w:ins>
      <w:ins w:id="94" w:author="Pannetier, Theo" w:date="2024-06-04T20:09:00Z">
        <w:r w:rsidRPr="00047DA9">
          <w:t>ing</w:t>
        </w:r>
      </w:ins>
      <w:ins w:id="95" w:author="Pannetier, Theo" w:date="2024-06-04T20:06:00Z">
        <w:r w:rsidRPr="00047DA9">
          <w:t xml:space="preserve"> </w:t>
        </w:r>
      </w:ins>
      <w:ins w:id="96" w:author="Pannetier, Theo" w:date="2024-06-04T20:09:00Z">
        <w:r w:rsidRPr="00047DA9">
          <w:t xml:space="preserve">birth </w:t>
        </w:r>
      </w:ins>
      <w:ins w:id="97" w:author="Pannetier, Theo" w:date="2024-06-04T20:06:00Z">
        <w:r w:rsidRPr="00047DA9">
          <w:t>is equal to its genetic fitness.</w:t>
        </w:r>
      </w:ins>
    </w:p>
    <w:p w14:paraId="5BFB3D51" w14:textId="77777777" w:rsidR="005D1187" w:rsidRPr="00047DA9" w:rsidRDefault="00D41B10" w:rsidP="00D41B10">
      <w:pPr>
        <w:rPr>
          <w:ins w:id="98" w:author="Pannetier, Theo" w:date="2024-06-04T20:15:00Z"/>
        </w:rPr>
      </w:pPr>
      <w:ins w:id="99" w:author="Pannetier, Theo" w:date="2024-06-04T20:04:00Z">
        <w:r w:rsidRPr="00047DA9">
          <w:t xml:space="preserve">Genetic fitness </w:t>
        </w:r>
      </w:ins>
      <w:ins w:id="100" w:author="Pannetier, Theo" w:date="2024-06-04T20:07:00Z">
        <w:r w:rsidRPr="00047DA9">
          <w:t>is</w:t>
        </w:r>
      </w:ins>
      <w:ins w:id="101" w:author="Pannetier, Theo" w:date="2024-06-04T20:04:00Z">
        <w:r w:rsidRPr="00047DA9">
          <w:t xml:space="preserve"> 1 by default</w:t>
        </w:r>
      </w:ins>
      <w:ins w:id="102" w:author="Pannetier, Theo" w:date="2024-06-04T20:07:00Z">
        <w:r w:rsidRPr="00047DA9">
          <w:t>,</w:t>
        </w:r>
      </w:ins>
      <w:ins w:id="103" w:author="Pannetier, Theo" w:date="2024-06-04T20:04:00Z">
        <w:r w:rsidRPr="00047DA9">
          <w:t xml:space="preserve"> but </w:t>
        </w:r>
      </w:ins>
      <w:ins w:id="104" w:author="Pannetier, Theo" w:date="2024-06-04T20:12:00Z">
        <w:r w:rsidR="005D1187" w:rsidRPr="00047DA9">
          <w:t xml:space="preserve">every allele </w:t>
        </w:r>
      </w:ins>
      <w:ins w:id="105" w:author="Pannetier, Theo" w:date="2024-06-04T20:13:00Z">
        <w:r w:rsidR="005D1187" w:rsidRPr="00047DA9">
          <w:t xml:space="preserve">reduces this value by an amount that depends on its </w:t>
        </w:r>
      </w:ins>
      <w:ins w:id="106" w:author="Pannetier, Theo" w:date="2024-06-04T20:14:00Z">
        <w:r w:rsidR="005D1187" w:rsidRPr="00047DA9">
          <w:t>selection coefficient</w:t>
        </w:r>
      </w:ins>
      <w:ins w:id="107" w:author="Pannetier, Theo" w:date="2024-06-04T20:13:00Z">
        <w:r w:rsidR="005D1187" w:rsidRPr="00047DA9">
          <w:t xml:space="preserve"> </w:t>
        </w:r>
        <w:r w:rsidR="005D1187" w:rsidRPr="00047DA9">
          <w:rPr>
            <w:i/>
            <w:iCs/>
            <w:rPrChange w:id="108" w:author="Pannetier, Theo" w:date="2024-06-04T20:13:00Z">
              <w:rPr/>
            </w:rPrChange>
          </w:rPr>
          <w:t>s</w:t>
        </w:r>
      </w:ins>
      <w:ins w:id="109" w:author="Pannetier, Theo" w:date="2024-06-04T20:14:00Z">
        <w:r w:rsidR="005D1187" w:rsidRPr="00047DA9">
          <w:t>,</w:t>
        </w:r>
      </w:ins>
      <w:ins w:id="110" w:author="Pannetier, Theo" w:date="2024-06-04T20:13:00Z">
        <w:r w:rsidR="005D1187" w:rsidRPr="00047DA9">
          <w:t xml:space="preserve"> and </w:t>
        </w:r>
      </w:ins>
      <w:ins w:id="111" w:author="Pannetier, Theo" w:date="2024-06-04T20:14:00Z">
        <w:r w:rsidR="005D1187" w:rsidRPr="00047DA9">
          <w:t xml:space="preserve">(for diploid systems) </w:t>
        </w:r>
      </w:ins>
      <w:ins w:id="112" w:author="Pannetier, Theo" w:date="2024-06-04T20:13:00Z">
        <w:r w:rsidR="005D1187" w:rsidRPr="00047DA9">
          <w:t>the</w:t>
        </w:r>
      </w:ins>
      <w:ins w:id="113" w:author="Pannetier, Theo" w:date="2024-06-04T20:14:00Z">
        <w:r w:rsidR="005D1187" w:rsidRPr="00047DA9">
          <w:t xml:space="preserve"> value of its </w:t>
        </w:r>
      </w:ins>
      <w:ins w:id="114" w:author="Pannetier, Theo" w:date="2024-06-04T20:13:00Z">
        <w:r w:rsidR="005D1187" w:rsidRPr="00047DA9">
          <w:t xml:space="preserve">dominance coefficient </w:t>
        </w:r>
      </w:ins>
      <w:ins w:id="115" w:author="Pannetier, Theo" w:date="2024-06-04T20:14:00Z">
        <w:r w:rsidR="005D1187" w:rsidRPr="00047DA9">
          <w:rPr>
            <w:i/>
            <w:iCs/>
            <w:rPrChange w:id="116" w:author="Pannetier, Theo" w:date="2024-06-04T20:15:00Z">
              <w:rPr/>
            </w:rPrChange>
          </w:rPr>
          <w:t>h</w:t>
        </w:r>
        <w:r w:rsidR="005D1187" w:rsidRPr="00047DA9">
          <w:t xml:space="preserve"> relative to that of the other allele it is paired with.</w:t>
        </w:r>
      </w:ins>
    </w:p>
    <w:p w14:paraId="0A3C9B93" w14:textId="6AFCD81A" w:rsidR="00D41B10" w:rsidRPr="00047DA9" w:rsidRDefault="005D1187">
      <w:pPr>
        <w:rPr>
          <w:ins w:id="117" w:author="Pannetier, Theo" w:date="2024-06-04T20:04:00Z"/>
        </w:rPr>
        <w:pPrChange w:id="118" w:author="Pannetier, Theo" w:date="2024-06-04T20:04:00Z">
          <w:pPr>
            <w:pStyle w:val="ListParagraph"/>
            <w:numPr>
              <w:numId w:val="14"/>
            </w:numPr>
            <w:ind w:left="432" w:hanging="432"/>
          </w:pPr>
        </w:pPrChange>
      </w:pPr>
      <w:ins w:id="119" w:author="Pannetier, Theo" w:date="2024-06-04T20:15:00Z">
        <w:r w:rsidRPr="00047DA9">
          <w:t>More precisely, the g</w:t>
        </w:r>
      </w:ins>
      <w:ins w:id="120" w:author="Pannetier, Theo" w:date="2024-06-04T20:04:00Z">
        <w:r w:rsidR="00D41B10" w:rsidRPr="00047DA9">
          <w:t xml:space="preserve">enetic fitness </w:t>
        </w:r>
        <w:r w:rsidR="00D41B10" w:rsidRPr="00047DA9">
          <w:rPr>
            <w:i/>
            <w:iCs/>
            <w:rPrChange w:id="121" w:author="Pannetier, Theo" w:date="2024-06-04T20:15:00Z">
              <w:rPr/>
            </w:rPrChange>
          </w:rPr>
          <w:t>W</w:t>
        </w:r>
        <w:r w:rsidR="00D41B10" w:rsidRPr="00047DA9">
          <w:t xml:space="preserve"> of an individual is the product of the contributions </w:t>
        </w:r>
        <w:r w:rsidR="00D41B10" w:rsidRPr="00047DA9">
          <w:rPr>
            <w:i/>
            <w:iCs/>
            <w:rPrChange w:id="122" w:author="Pannetier, Theo" w:date="2024-06-04T20:15:00Z">
              <w:rPr/>
            </w:rPrChange>
          </w:rPr>
          <w:t>w</w:t>
        </w:r>
        <w:r w:rsidR="00D41B10" w:rsidRPr="00047DA9">
          <w:rPr>
            <w:vertAlign w:val="subscript"/>
          </w:rPr>
          <w:t xml:space="preserve"> </w:t>
        </w:r>
        <w:r w:rsidR="00D41B10" w:rsidRPr="00047DA9">
          <w:t xml:space="preserve">of each genetic load locus. The contribution </w:t>
        </w:r>
        <w:proofErr w:type="spellStart"/>
        <w:r w:rsidR="00D41B10" w:rsidRPr="00047DA9">
          <w:rPr>
            <w:i/>
            <w:iCs/>
            <w:rPrChange w:id="123" w:author="Pannetier, Theo" w:date="2024-06-04T20:15:00Z">
              <w:rPr/>
            </w:rPrChange>
          </w:rPr>
          <w:t>w</w:t>
        </w:r>
        <w:r w:rsidR="00D41B10" w:rsidRPr="00047DA9">
          <w:rPr>
            <w:i/>
            <w:iCs/>
            <w:vertAlign w:val="subscript"/>
            <w:rPrChange w:id="124" w:author="Pannetier, Theo" w:date="2024-06-04T20:15:00Z">
              <w:rPr>
                <w:vertAlign w:val="subscript"/>
              </w:rPr>
            </w:rPrChange>
          </w:rPr>
          <w:t>i</w:t>
        </w:r>
        <w:proofErr w:type="spellEnd"/>
        <w:r w:rsidR="00D41B10" w:rsidRPr="00047DA9">
          <w:t xml:space="preserve"> of locus </w:t>
        </w:r>
        <w:proofErr w:type="spellStart"/>
        <w:r w:rsidR="00D41B10" w:rsidRPr="00047DA9">
          <w:rPr>
            <w:i/>
            <w:iCs/>
            <w:rPrChange w:id="125" w:author="Pannetier, Theo" w:date="2024-06-04T20:16:00Z">
              <w:rPr/>
            </w:rPrChange>
          </w:rPr>
          <w:t>i</w:t>
        </w:r>
        <w:proofErr w:type="spellEnd"/>
        <w:r w:rsidR="00D41B10" w:rsidRPr="00047DA9">
          <w:t xml:space="preserve"> with alleles A and B is:</w:t>
        </w:r>
      </w:ins>
    </w:p>
    <w:p w14:paraId="633DB2EB" w14:textId="404DA9ED" w:rsidR="005D1187" w:rsidRPr="00047DA9" w:rsidRDefault="00000000" w:rsidP="005D1187">
      <w:pPr>
        <w:pStyle w:val="ListParagraph"/>
        <w:ind w:left="432"/>
        <w:rPr>
          <w:ins w:id="126" w:author="Pannetier, Theo" w:date="2024-06-04T20:16:00Z"/>
          <w:rFonts w:eastAsiaTheme="minorEastAsia"/>
          <w:lang w:val="en-GB"/>
        </w:rPr>
      </w:pPr>
      <m:oMathPara>
        <m:oMathParaPr>
          <m:jc m:val="center"/>
        </m:oMathParaPr>
        <m:oMath>
          <m:sSub>
            <m:sSubPr>
              <m:ctrlPr>
                <w:ins w:id="127" w:author="Pannetier, Theo" w:date="2024-06-04T20:04:00Z">
                  <w:rPr>
                    <w:rFonts w:ascii="Cambria Math" w:hAnsi="Cambria Math"/>
                    <w:i/>
                    <w:lang w:val="en-GB"/>
                  </w:rPr>
                </w:ins>
              </m:ctrlPr>
            </m:sSubPr>
            <m:e>
              <m:r>
                <w:ins w:id="128" w:author="Pannetier, Theo" w:date="2024-06-04T20:04:00Z">
                  <w:rPr>
                    <w:rFonts w:ascii="Cambria Math" w:hAnsi="Cambria Math"/>
                    <w:lang w:val="en-GB"/>
                  </w:rPr>
                  <m:t>w</m:t>
                </w:ins>
              </m:r>
            </m:e>
            <m:sub>
              <m:r>
                <w:ins w:id="129" w:author="Pannetier, Theo" w:date="2024-06-04T20:04:00Z">
                  <w:rPr>
                    <w:rFonts w:ascii="Cambria Math" w:hAnsi="Cambria Math"/>
                    <w:lang w:val="en-GB"/>
                  </w:rPr>
                  <m:t>i</m:t>
                </w:ins>
              </m:r>
            </m:sub>
          </m:sSub>
          <m:r>
            <w:ins w:id="130" w:author="Pannetier, Theo" w:date="2024-06-04T20:04:00Z">
              <w:rPr>
                <w:rFonts w:ascii="Cambria Math" w:hAnsi="Cambria Math"/>
                <w:lang w:val="en-GB"/>
              </w:rPr>
              <m:t>= 1-</m:t>
            </w:ins>
          </m:r>
          <m:sSub>
            <m:sSubPr>
              <m:ctrlPr>
                <w:ins w:id="131" w:author="Pannetier, Theo" w:date="2024-06-04T20:04:00Z">
                  <w:rPr>
                    <w:rFonts w:ascii="Cambria Math" w:hAnsi="Cambria Math"/>
                    <w:i/>
                    <w:lang w:val="en-GB"/>
                  </w:rPr>
                </w:ins>
              </m:ctrlPr>
            </m:sSubPr>
            <m:e>
              <m:sSub>
                <m:sSubPr>
                  <m:ctrlPr>
                    <w:ins w:id="132" w:author="Pannetier, Theo" w:date="2024-06-04T20:04:00Z">
                      <w:rPr>
                        <w:rFonts w:ascii="Cambria Math" w:hAnsi="Cambria Math"/>
                        <w:i/>
                        <w:lang w:val="en-GB"/>
                      </w:rPr>
                    </w:ins>
                  </m:ctrlPr>
                </m:sSubPr>
                <m:e>
                  <m:r>
                    <w:ins w:id="133" w:author="Pannetier, Theo" w:date="2024-06-04T20:04:00Z">
                      <w:rPr>
                        <w:rFonts w:ascii="Cambria Math" w:hAnsi="Cambria Math"/>
                        <w:lang w:val="en-GB"/>
                      </w:rPr>
                      <m:t>h</m:t>
                    </w:ins>
                  </m:r>
                </m:e>
                <m:sub>
                  <m:r>
                    <w:ins w:id="134" w:author="Pannetier, Theo" w:date="2024-06-04T20:04:00Z">
                      <w:rPr>
                        <w:rFonts w:ascii="Cambria Math" w:hAnsi="Cambria Math"/>
                        <w:lang w:val="en-GB"/>
                      </w:rPr>
                      <m:t>i</m:t>
                    </w:ins>
                  </m:r>
                </m:sub>
              </m:sSub>
              <m:r>
                <w:ins w:id="135" w:author="Pannetier, Theo" w:date="2024-06-04T20:04:00Z">
                  <w:rPr>
                    <w:rFonts w:ascii="Cambria Math" w:hAnsi="Cambria Math"/>
                    <w:lang w:val="en-GB"/>
                  </w:rPr>
                  <m:t>s</m:t>
                </w:ins>
              </m:r>
            </m:e>
            <m:sub>
              <m:r>
                <w:ins w:id="136" w:author="Pannetier, Theo" w:date="2024-06-04T20:04:00Z">
                  <w:rPr>
                    <w:rFonts w:ascii="Cambria Math" w:hAnsi="Cambria Math"/>
                    <w:lang w:val="en-GB"/>
                  </w:rPr>
                  <m:t>A</m:t>
                </w:ins>
              </m:r>
            </m:sub>
          </m:sSub>
          <m:r>
            <w:ins w:id="137" w:author="Pannetier, Theo" w:date="2024-06-04T20:04:00Z">
              <w:rPr>
                <w:rFonts w:ascii="Cambria Math" w:hAnsi="Cambria Math"/>
                <w:lang w:val="en-GB"/>
              </w:rPr>
              <m:t>-(1-</m:t>
            </w:ins>
          </m:r>
          <m:sSub>
            <m:sSubPr>
              <m:ctrlPr>
                <w:ins w:id="138" w:author="Pannetier, Theo" w:date="2024-06-04T20:04:00Z">
                  <w:rPr>
                    <w:rFonts w:ascii="Cambria Math" w:hAnsi="Cambria Math"/>
                    <w:i/>
                    <w:lang w:val="en-GB"/>
                  </w:rPr>
                </w:ins>
              </m:ctrlPr>
            </m:sSubPr>
            <m:e>
              <m:r>
                <w:ins w:id="139" w:author="Pannetier, Theo" w:date="2024-06-04T20:04:00Z">
                  <w:rPr>
                    <w:rFonts w:ascii="Cambria Math" w:hAnsi="Cambria Math"/>
                    <w:lang w:val="en-GB"/>
                  </w:rPr>
                  <m:t>h</m:t>
                </w:ins>
              </m:r>
            </m:e>
            <m:sub>
              <m:r>
                <w:ins w:id="140" w:author="Pannetier, Theo" w:date="2024-06-04T20:04:00Z">
                  <w:rPr>
                    <w:rFonts w:ascii="Cambria Math" w:hAnsi="Cambria Math"/>
                    <w:lang w:val="en-GB"/>
                  </w:rPr>
                  <m:t>i</m:t>
                </w:ins>
              </m:r>
            </m:sub>
          </m:sSub>
          <m:r>
            <w:ins w:id="141" w:author="Pannetier, Theo" w:date="2024-06-04T20:04:00Z">
              <w:rPr>
                <w:rFonts w:ascii="Cambria Math" w:hAnsi="Cambria Math"/>
                <w:lang w:val="en-GB"/>
              </w:rPr>
              <m:t>)</m:t>
            </w:ins>
          </m:r>
          <m:sSub>
            <m:sSubPr>
              <m:ctrlPr>
                <w:ins w:id="142" w:author="Pannetier, Theo" w:date="2024-06-04T20:04:00Z">
                  <w:rPr>
                    <w:rFonts w:ascii="Cambria Math" w:hAnsi="Cambria Math"/>
                    <w:i/>
                    <w:lang w:val="en-GB"/>
                  </w:rPr>
                </w:ins>
              </m:ctrlPr>
            </m:sSubPr>
            <m:e>
              <m:r>
                <w:ins w:id="143" w:author="Pannetier, Theo" w:date="2024-06-04T20:04:00Z">
                  <w:rPr>
                    <w:rFonts w:ascii="Cambria Math" w:hAnsi="Cambria Math"/>
                    <w:lang w:val="en-GB"/>
                  </w:rPr>
                  <m:t>s</m:t>
                </w:ins>
              </m:r>
            </m:e>
            <m:sub>
              <m:r>
                <w:ins w:id="144" w:author="Pannetier, Theo" w:date="2024-06-04T20:04:00Z">
                  <w:rPr>
                    <w:rFonts w:ascii="Cambria Math" w:hAnsi="Cambria Math"/>
                    <w:lang w:val="en-GB"/>
                  </w:rPr>
                  <m:t>B</m:t>
                </w:ins>
              </m:r>
            </m:sub>
          </m:sSub>
        </m:oMath>
      </m:oMathPara>
    </w:p>
    <w:p w14:paraId="0DD112DE" w14:textId="77777777" w:rsidR="00D41B10" w:rsidRPr="00047DA9" w:rsidRDefault="00000000">
      <w:pPr>
        <w:pStyle w:val="ListParagraph"/>
        <w:ind w:left="432"/>
        <w:rPr>
          <w:ins w:id="145" w:author="Pannetier, Theo" w:date="2024-06-04T20:04:00Z"/>
          <w:rFonts w:eastAsiaTheme="minorEastAsia"/>
          <w:lang w:val="en-GB"/>
        </w:rPr>
        <w:pPrChange w:id="146" w:author="Pannetier, Theo" w:date="2024-06-04T20:04:00Z">
          <w:pPr>
            <w:pStyle w:val="ListParagraph"/>
            <w:numPr>
              <w:numId w:val="14"/>
            </w:numPr>
            <w:ind w:left="432" w:hanging="432"/>
          </w:pPr>
        </w:pPrChange>
      </w:pPr>
      <m:oMathPara>
        <m:oMathParaPr>
          <m:jc m:val="center"/>
        </m:oMathParaPr>
        <m:oMath>
          <m:sSub>
            <m:sSubPr>
              <m:ctrlPr>
                <w:ins w:id="147" w:author="Pannetier, Theo" w:date="2024-06-04T20:04:00Z">
                  <w:rPr>
                    <w:rFonts w:ascii="Cambria Math" w:eastAsiaTheme="minorEastAsia" w:hAnsi="Cambria Math"/>
                    <w:i/>
                    <w:lang w:val="en-GB"/>
                  </w:rPr>
                </w:ins>
              </m:ctrlPr>
            </m:sSubPr>
            <m:e>
              <m:r>
                <w:ins w:id="148" w:author="Pannetier, Theo" w:date="2024-06-04T20:04:00Z">
                  <w:rPr>
                    <w:rFonts w:ascii="Cambria Math" w:eastAsiaTheme="minorEastAsia" w:hAnsi="Cambria Math"/>
                    <w:lang w:val="en-GB"/>
                  </w:rPr>
                  <m:t>h</m:t>
                </w:ins>
              </m:r>
            </m:e>
            <m:sub>
              <m:r>
                <w:ins w:id="149" w:author="Pannetier, Theo" w:date="2024-06-04T20:04:00Z">
                  <w:rPr>
                    <w:rFonts w:ascii="Cambria Math" w:eastAsiaTheme="minorEastAsia" w:hAnsi="Cambria Math"/>
                    <w:lang w:val="en-GB"/>
                  </w:rPr>
                  <m:t>i</m:t>
                </w:ins>
              </m:r>
            </m:sub>
          </m:sSub>
          <m:r>
            <w:ins w:id="150" w:author="Pannetier, Theo" w:date="2024-06-04T20:04:00Z">
              <w:rPr>
                <w:rFonts w:ascii="Cambria Math" w:eastAsiaTheme="minorEastAsia" w:hAnsi="Cambria Math"/>
                <w:lang w:val="en-GB"/>
              </w:rPr>
              <m:t xml:space="preserve">= </m:t>
            </w:ins>
          </m:r>
          <m:f>
            <m:fPr>
              <m:ctrlPr>
                <w:ins w:id="151" w:author="Pannetier, Theo" w:date="2024-06-04T20:04:00Z">
                  <w:rPr>
                    <w:rFonts w:ascii="Cambria Math" w:eastAsiaTheme="minorEastAsia" w:hAnsi="Cambria Math"/>
                    <w:i/>
                    <w:lang w:val="en-GB"/>
                  </w:rPr>
                </w:ins>
              </m:ctrlPr>
            </m:fPr>
            <m:num>
              <m:sSub>
                <m:sSubPr>
                  <m:ctrlPr>
                    <w:ins w:id="152" w:author="Pannetier, Theo" w:date="2024-06-04T20:04:00Z">
                      <w:rPr>
                        <w:rFonts w:ascii="Cambria Math" w:eastAsiaTheme="minorEastAsia" w:hAnsi="Cambria Math"/>
                        <w:i/>
                        <w:lang w:val="en-GB"/>
                      </w:rPr>
                    </w:ins>
                  </m:ctrlPr>
                </m:sSubPr>
                <m:e>
                  <m:r>
                    <w:ins w:id="153" w:author="Pannetier, Theo" w:date="2024-06-04T20:04:00Z">
                      <w:rPr>
                        <w:rFonts w:ascii="Cambria Math" w:eastAsiaTheme="minorEastAsia" w:hAnsi="Cambria Math"/>
                        <w:lang w:val="en-GB"/>
                      </w:rPr>
                      <m:t>h</m:t>
                    </w:ins>
                  </m:r>
                </m:e>
                <m:sub>
                  <m:r>
                    <w:ins w:id="154" w:author="Pannetier, Theo" w:date="2024-06-04T20:04:00Z">
                      <w:rPr>
                        <w:rFonts w:ascii="Cambria Math" w:eastAsiaTheme="minorEastAsia" w:hAnsi="Cambria Math"/>
                        <w:lang w:val="en-GB"/>
                      </w:rPr>
                      <m:t>A</m:t>
                    </w:ins>
                  </m:r>
                </m:sub>
              </m:sSub>
            </m:num>
            <m:den>
              <m:sSub>
                <m:sSubPr>
                  <m:ctrlPr>
                    <w:ins w:id="155" w:author="Pannetier, Theo" w:date="2024-06-04T20:04:00Z">
                      <w:rPr>
                        <w:rFonts w:ascii="Cambria Math" w:eastAsiaTheme="minorEastAsia" w:hAnsi="Cambria Math"/>
                        <w:i/>
                        <w:lang w:val="en-GB"/>
                      </w:rPr>
                    </w:ins>
                  </m:ctrlPr>
                </m:sSubPr>
                <m:e>
                  <m:r>
                    <w:ins w:id="156" w:author="Pannetier, Theo" w:date="2024-06-04T20:04:00Z">
                      <w:rPr>
                        <w:rFonts w:ascii="Cambria Math" w:eastAsiaTheme="minorEastAsia" w:hAnsi="Cambria Math"/>
                        <w:lang w:val="en-GB"/>
                      </w:rPr>
                      <m:t>h</m:t>
                    </w:ins>
                  </m:r>
                </m:e>
                <m:sub>
                  <m:r>
                    <w:ins w:id="157" w:author="Pannetier, Theo" w:date="2024-06-04T20:04:00Z">
                      <w:rPr>
                        <w:rFonts w:ascii="Cambria Math" w:eastAsiaTheme="minorEastAsia" w:hAnsi="Cambria Math"/>
                        <w:lang w:val="en-GB"/>
                      </w:rPr>
                      <m:t>A</m:t>
                    </w:ins>
                  </m:r>
                </m:sub>
              </m:sSub>
              <m:r>
                <w:ins w:id="158" w:author="Pannetier, Theo" w:date="2024-06-04T20:04:00Z">
                  <w:rPr>
                    <w:rFonts w:ascii="Cambria Math" w:eastAsiaTheme="minorEastAsia" w:hAnsi="Cambria Math"/>
                    <w:lang w:val="en-GB"/>
                  </w:rPr>
                  <m:t xml:space="preserve">+ </m:t>
                </w:ins>
              </m:r>
              <m:sSub>
                <m:sSubPr>
                  <m:ctrlPr>
                    <w:ins w:id="159" w:author="Pannetier, Theo" w:date="2024-06-04T20:04:00Z">
                      <w:rPr>
                        <w:rFonts w:ascii="Cambria Math" w:eastAsiaTheme="minorEastAsia" w:hAnsi="Cambria Math"/>
                        <w:i/>
                        <w:lang w:val="en-GB"/>
                      </w:rPr>
                    </w:ins>
                  </m:ctrlPr>
                </m:sSubPr>
                <m:e>
                  <m:r>
                    <w:ins w:id="160" w:author="Pannetier, Theo" w:date="2024-06-04T20:04:00Z">
                      <w:rPr>
                        <w:rFonts w:ascii="Cambria Math" w:eastAsiaTheme="minorEastAsia" w:hAnsi="Cambria Math"/>
                        <w:lang w:val="en-GB"/>
                      </w:rPr>
                      <m:t>h</m:t>
                    </w:ins>
                  </m:r>
                </m:e>
                <m:sub>
                  <m:r>
                    <w:ins w:id="161" w:author="Pannetier, Theo" w:date="2024-06-04T20:04:00Z">
                      <w:rPr>
                        <w:rFonts w:ascii="Cambria Math" w:eastAsiaTheme="minorEastAsia" w:hAnsi="Cambria Math"/>
                        <w:lang w:val="en-GB"/>
                      </w:rPr>
                      <m:t>B</m:t>
                    </w:ins>
                  </m:r>
                </m:sub>
              </m:sSub>
            </m:den>
          </m:f>
        </m:oMath>
      </m:oMathPara>
    </w:p>
    <w:p w14:paraId="6FA3F02E" w14:textId="2873AF9B" w:rsidR="00D41B10" w:rsidRPr="00047DA9" w:rsidRDefault="005D1187">
      <w:pPr>
        <w:rPr>
          <w:ins w:id="162" w:author="Pannetier, Theo" w:date="2024-06-04T20:04:00Z"/>
          <w:rPrChange w:id="163" w:author="Pannetier, Theo" w:date="2024-06-04T20:18:00Z">
            <w:rPr>
              <w:ins w:id="164" w:author="Pannetier, Theo" w:date="2024-06-04T20:04:00Z"/>
              <w:rFonts w:eastAsiaTheme="minorEastAsia"/>
            </w:rPr>
          </w:rPrChange>
        </w:rPr>
        <w:pPrChange w:id="165" w:author="Pannetier, Theo" w:date="2024-06-04T20:04:00Z">
          <w:pPr>
            <w:pStyle w:val="ListParagraph"/>
            <w:numPr>
              <w:numId w:val="14"/>
            </w:numPr>
            <w:ind w:left="432" w:hanging="432"/>
          </w:pPr>
        </w:pPrChange>
      </w:pPr>
      <w:ins w:id="166" w:author="Pannetier, Theo" w:date="2024-06-04T20:17:00Z">
        <w:r w:rsidRPr="00047DA9">
          <w:t>S</w:t>
        </w:r>
      </w:ins>
      <w:ins w:id="167" w:author="Pannetier, Theo" w:date="2024-06-04T20:04:00Z">
        <w:r w:rsidR="00D41B10" w:rsidRPr="00047DA9">
          <w:t>election and dominance coefficients for new alleles (mutations) are drawn from distributions specified by the user:</w:t>
        </w:r>
      </w:ins>
      <w:ins w:id="168" w:author="Pannetier, Theo" w:date="2024-06-04T20:24:00Z">
        <w:r w:rsidRPr="00047DA9">
          <w:t xml:space="preserve"> either a</w:t>
        </w:r>
      </w:ins>
      <w:ins w:id="169" w:author="Pannetier, Theo" w:date="2024-06-04T20:04:00Z">
        <w:r w:rsidR="00D41B10" w:rsidRPr="00047DA9">
          <w:t xml:space="preserve"> uniform, normal, gamma, </w:t>
        </w:r>
      </w:ins>
      <w:ins w:id="170" w:author="Pannetier, Theo" w:date="2024-06-04T20:17:00Z">
        <w:r w:rsidRPr="00047DA9">
          <w:t xml:space="preserve">or </w:t>
        </w:r>
      </w:ins>
      <w:ins w:id="171" w:author="Pannetier, Theo" w:date="2024-06-04T20:04:00Z">
        <w:r w:rsidR="00D41B10" w:rsidRPr="00047DA9">
          <w:t>negative exponential</w:t>
        </w:r>
      </w:ins>
      <w:ins w:id="172" w:author="Pannetier, Theo" w:date="2024-06-04T20:34:00Z">
        <w:r w:rsidR="000C7A8C" w:rsidRPr="00047DA9">
          <w:t>, and or not additive</w:t>
        </w:r>
      </w:ins>
      <w:ins w:id="173" w:author="Pannetier, Theo" w:date="2024-06-04T20:17:00Z">
        <w:r w:rsidRPr="00047DA9">
          <w:t xml:space="preserve">. </w:t>
        </w:r>
      </w:ins>
      <w:ins w:id="174" w:author="Pannetier, Theo" w:date="2024-06-04T20:18:00Z">
        <w:r w:rsidRPr="00047DA9">
          <w:t>Dominance coefficients</w:t>
        </w:r>
      </w:ins>
      <w:ins w:id="175" w:author="Pannetier, Theo" w:date="2024-06-04T20:04:00Z">
        <w:r w:rsidR="00D41B10" w:rsidRPr="00047DA9">
          <w:t xml:space="preserve"> </w:t>
        </w:r>
      </w:ins>
      <w:ins w:id="176" w:author="Pannetier, Theo" w:date="2024-06-04T20:18:00Z">
        <w:r w:rsidRPr="00047DA9">
          <w:t xml:space="preserve">can additionally be sampled from a </w:t>
        </w:r>
      </w:ins>
      <w:ins w:id="177" w:author="Pannetier, Theo" w:date="2024-06-04T20:04:00Z">
        <w:r w:rsidR="00D41B10" w:rsidRPr="00047DA9">
          <w:t xml:space="preserve">scaled uniform distribution </w:t>
        </w:r>
      </w:ins>
      <w:ins w:id="178" w:author="Pannetier, Theo" w:date="2024-06-04T20:19:00Z">
        <w:r w:rsidRPr="00047DA9">
          <w:t>between zero and</w:t>
        </w:r>
      </w:ins>
      <w:ins w:id="179" w:author="Pannetier, Theo" w:date="2024-06-04T20:20:00Z">
        <w:r w:rsidRPr="00047DA9">
          <w:t xml:space="preserve"> a</w:t>
        </w:r>
      </w:ins>
      <w:ins w:id="180" w:author="Pannetier, Theo" w:date="2024-06-04T20:04:00Z">
        <w:r w:rsidR="00D41B10" w:rsidRPr="00047DA9">
          <w:t xml:space="preserve"> maximum value </w:t>
        </w:r>
      </w:ins>
      <w:ins w:id="181" w:author="Pannetier, Theo" w:date="2024-06-04T20:20:00Z">
        <w:r w:rsidRPr="00047DA9">
          <w:t xml:space="preserve">that </w:t>
        </w:r>
      </w:ins>
      <w:ins w:id="182" w:author="Pannetier, Theo" w:date="2024-06-04T20:04:00Z">
        <w:r w:rsidR="00D41B10" w:rsidRPr="00047DA9">
          <w:t xml:space="preserve">depends on the selection coefficient. </w:t>
        </w:r>
      </w:ins>
      <w:ins w:id="183" w:author="Pannetier, Theo" w:date="2024-06-04T20:20:00Z">
        <w:r w:rsidRPr="00047DA9">
          <w:t xml:space="preserve">This maximum value is equal to </w:t>
        </w:r>
      </w:ins>
      <m:oMath>
        <m:sSup>
          <m:sSupPr>
            <m:ctrlPr>
              <w:ins w:id="184" w:author="Pannetier, Theo" w:date="2024-06-04T20:20:00Z">
                <w:rPr>
                  <w:rFonts w:ascii="Cambria Math" w:hAnsi="Cambria Math"/>
                  <w:i/>
                </w:rPr>
              </w:ins>
            </m:ctrlPr>
          </m:sSupPr>
          <m:e>
            <m:r>
              <w:ins w:id="185" w:author="Pannetier, Theo" w:date="2024-06-04T20:20:00Z">
                <w:rPr>
                  <w:rFonts w:ascii="Cambria Math" w:hAnsi="Cambria Math"/>
                </w:rPr>
                <m:t>e</m:t>
              </w:ins>
            </m:r>
          </m:e>
          <m:sup>
            <m:r>
              <w:ins w:id="186" w:author="Pannetier, Theo" w:date="2024-06-04T20:20:00Z">
                <w:rPr>
                  <w:rFonts w:ascii="Cambria Math" w:hAnsi="Cambria Math"/>
                </w:rPr>
                <m:t>-k</m:t>
              </w:ins>
            </m:r>
            <m:sSub>
              <m:sSubPr>
                <m:ctrlPr>
                  <w:ins w:id="187" w:author="Pannetier, Theo" w:date="2024-06-04T20:20:00Z">
                    <w:rPr>
                      <w:rFonts w:ascii="Cambria Math" w:hAnsi="Cambria Math"/>
                      <w:i/>
                    </w:rPr>
                  </w:ins>
                </m:ctrlPr>
              </m:sSubPr>
              <m:e>
                <m:r>
                  <w:ins w:id="188" w:author="Pannetier, Theo" w:date="2024-06-04T20:20:00Z">
                    <w:rPr>
                      <w:rFonts w:ascii="Cambria Math" w:hAnsi="Cambria Math"/>
                    </w:rPr>
                    <m:t>s</m:t>
                  </w:ins>
                </m:r>
              </m:e>
              <m:sub>
                <m:r>
                  <w:ins w:id="189" w:author="Pannetier, Theo" w:date="2024-06-04T20:20:00Z">
                    <w:rPr>
                      <w:rFonts w:ascii="Cambria Math" w:hAnsi="Cambria Math"/>
                    </w:rPr>
                    <m:t>i</m:t>
                  </w:ins>
                </m:r>
              </m:sub>
            </m:sSub>
          </m:sup>
        </m:sSup>
      </m:oMath>
      <w:ins w:id="190" w:author="Pannetier, Theo" w:date="2024-06-04T20:21:00Z">
        <w:r w:rsidRPr="00047DA9">
          <w:t xml:space="preserve"> w</w:t>
        </w:r>
      </w:ins>
      <w:ins w:id="191" w:author="Pannetier, Theo" w:date="2024-06-04T20:04:00Z">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w:ins>
      <m:oMath>
        <m:r>
          <w:ins w:id="192" w:author="Pannetier, Theo" w:date="2024-06-04T20:21:00Z">
            <w:rPr>
              <w:rFonts w:ascii="Cambria Math" w:eastAsiaTheme="minorEastAsia" w:hAnsi="Cambria Math"/>
            </w:rPr>
            <m:t xml:space="preserve">k= </m:t>
          </w:ins>
        </m:r>
        <m:r>
          <w:ins w:id="19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194" w:author="Pannetier, Theo" w:date="2024-06-04T20:22:00Z">
                    <w:rPr>
                      <w:rFonts w:ascii="Cambria Math" w:eastAsiaTheme="minorEastAsia" w:hAnsi="Cambria Math"/>
                      <w:i/>
                    </w:rPr>
                  </w:ins>
                </m:ctrlPr>
              </m:dPr>
              <m:e>
                <m:r>
                  <w:ins w:id="195" w:author="Pannetier, Theo" w:date="2024-06-04T20:22:00Z">
                    <w:rPr>
                      <w:rFonts w:ascii="Cambria Math" w:eastAsiaTheme="minorEastAsia" w:hAnsi="Cambria Math"/>
                    </w:rPr>
                    <m:t>2</m:t>
                  </w:ins>
                </m:r>
                <m:sSub>
                  <m:sSubPr>
                    <m:ctrlPr>
                      <w:ins w:id="196" w:author="Pannetier, Theo" w:date="2024-06-04T20:22:00Z">
                        <w:rPr>
                          <w:rFonts w:ascii="Cambria Math" w:eastAsiaTheme="minorEastAsia" w:hAnsi="Cambria Math"/>
                          <w:i/>
                        </w:rPr>
                      </w:ins>
                    </m:ctrlPr>
                  </m:sSubPr>
                  <m:e>
                    <m:r>
                      <w:ins w:id="197" w:author="Pannetier, Theo" w:date="2024-06-04T20:22:00Z">
                        <w:rPr>
                          <w:rFonts w:ascii="Cambria Math" w:eastAsiaTheme="minorEastAsia" w:hAnsi="Cambria Math"/>
                        </w:rPr>
                        <m:t>h</m:t>
                      </w:ins>
                    </m:r>
                  </m:e>
                  <m:sub>
                    <m:r>
                      <w:ins w:id="198" w:author="Pannetier, Theo" w:date="2024-06-04T20:22:00Z">
                        <w:rPr>
                          <w:rFonts w:ascii="Cambria Math" w:eastAsiaTheme="minorEastAsia" w:hAnsi="Cambria Math"/>
                        </w:rPr>
                        <m:t>D</m:t>
                      </w:ins>
                    </m:r>
                  </m:sub>
                </m:sSub>
              </m:e>
            </m:d>
          </m:e>
        </m:func>
        <m:r>
          <w:ins w:id="199" w:author="Pannetier, Theo" w:date="2024-06-04T20:22:00Z">
            <w:rPr>
              <w:rFonts w:ascii="Cambria Math" w:eastAsiaTheme="minorEastAsia" w:hAnsi="Cambria Math"/>
            </w:rPr>
            <m:t xml:space="preserve">/ </m:t>
          </w:ins>
        </m:r>
        <m:sSub>
          <m:sSubPr>
            <m:ctrlPr>
              <w:ins w:id="200" w:author="Pannetier, Theo" w:date="2024-06-04T20:23:00Z">
                <w:rPr>
                  <w:rFonts w:ascii="Cambria Math" w:eastAsiaTheme="minorEastAsia" w:hAnsi="Cambria Math"/>
                  <w:i/>
                </w:rPr>
              </w:ins>
            </m:ctrlPr>
          </m:sSubPr>
          <m:e>
            <m:r>
              <w:ins w:id="201" w:author="Pannetier, Theo" w:date="2024-06-04T20:23:00Z">
                <w:rPr>
                  <w:rFonts w:ascii="Cambria Math" w:eastAsiaTheme="minorEastAsia" w:hAnsi="Cambria Math"/>
                </w:rPr>
                <m:t>s</m:t>
              </w:ins>
            </m:r>
          </m:e>
          <m:sub>
            <m:r>
              <w:ins w:id="202" w:author="Pannetier, Theo" w:date="2024-06-04T20:23:00Z">
                <w:rPr>
                  <w:rFonts w:ascii="Cambria Math" w:eastAsiaTheme="minorEastAsia" w:hAnsi="Cambria Math"/>
                </w:rPr>
                <m:t>D</m:t>
              </w:ins>
            </m:r>
          </m:sub>
        </m:sSub>
      </m:oMath>
      <w:ins w:id="203" w:author="Pannetier, Theo" w:date="2024-06-04T20:04:00Z">
        <w:r w:rsidR="00D41B10" w:rsidRPr="00047DA9">
          <w:rPr>
            <w:rFonts w:eastAsiaTheme="minorEastAsia"/>
          </w:rPr>
          <w:t xml:space="preserve">. </w:t>
        </w:r>
        <w:proofErr w:type="spellStart"/>
        <w:r w:rsidR="00D41B10" w:rsidRPr="00047DA9">
          <w:rPr>
            <w:rFonts w:eastAsiaTheme="minorEastAsia"/>
            <w:i/>
            <w:iCs/>
            <w:rPrChange w:id="204" w:author="Pannetier, Theo" w:date="2024-06-04T20:23:00Z">
              <w:rPr>
                <w:rFonts w:eastAsiaTheme="minorEastAsia"/>
              </w:rPr>
            </w:rPrChange>
          </w:rPr>
          <w:t>h</w:t>
        </w:r>
        <w:r w:rsidR="00D41B10" w:rsidRPr="00047DA9">
          <w:rPr>
            <w:rFonts w:eastAsiaTheme="minorEastAsia"/>
            <w:i/>
            <w:iCs/>
            <w:vertAlign w:val="subscript"/>
            <w:rPrChange w:id="205" w:author="Pannetier, Theo" w:date="2024-06-04T20:23:00Z">
              <w:rPr>
                <w:rFonts w:eastAsiaTheme="minorEastAsia"/>
                <w:vertAlign w:val="subscript"/>
              </w:rPr>
            </w:rPrChange>
          </w:rPr>
          <w:t>D</w:t>
        </w:r>
        <w:proofErr w:type="spellEnd"/>
        <w:r w:rsidR="00D41B10" w:rsidRPr="00047DA9">
          <w:rPr>
            <w:rFonts w:eastAsiaTheme="minorEastAsia"/>
          </w:rPr>
          <w:t xml:space="preserve"> is the </w:t>
        </w:r>
      </w:ins>
      <w:ins w:id="206" w:author="Pannetier, Theo" w:date="2024-06-04T20:23:00Z">
        <w:r w:rsidRPr="00047DA9">
          <w:rPr>
            <w:rFonts w:eastAsiaTheme="minorEastAsia"/>
          </w:rPr>
          <w:t xml:space="preserve">desired </w:t>
        </w:r>
      </w:ins>
      <w:ins w:id="207" w:author="Pannetier, Theo" w:date="2024-06-04T20:04:00Z">
        <w:r w:rsidR="00D41B10" w:rsidRPr="00047DA9">
          <w:rPr>
            <w:rFonts w:eastAsiaTheme="minorEastAsia"/>
          </w:rPr>
          <w:t xml:space="preserve">mean dominance coefficient; </w:t>
        </w:r>
        <w:proofErr w:type="spellStart"/>
        <w:r w:rsidR="00D41B10" w:rsidRPr="00047DA9">
          <w:rPr>
            <w:rFonts w:eastAsiaTheme="minorEastAsia"/>
            <w:i/>
            <w:iCs/>
            <w:rPrChange w:id="208" w:author="Pannetier, Theo" w:date="2024-06-04T20:23:00Z">
              <w:rPr>
                <w:rFonts w:eastAsiaTheme="minorEastAsia"/>
              </w:rPr>
            </w:rPrChange>
          </w:rPr>
          <w:t>s</w:t>
        </w:r>
        <w:r w:rsidR="00D41B10" w:rsidRPr="00047DA9">
          <w:rPr>
            <w:rFonts w:eastAsiaTheme="minorEastAsia"/>
            <w:i/>
            <w:iCs/>
            <w:vertAlign w:val="subscript"/>
            <w:rPrChange w:id="209" w:author="Pannetier, Theo" w:date="2024-06-04T20:23:00Z">
              <w:rPr>
                <w:rFonts w:eastAsiaTheme="minorEastAsia"/>
                <w:vertAlign w:val="subscript"/>
              </w:rPr>
            </w:rPrChange>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ins>
      <w:ins w:id="210" w:author="Pannetier, Theo" w:date="2024-06-04T20:23:00Z">
        <w:r w:rsidRPr="00047DA9">
          <w:rPr>
            <w:rFonts w:eastAsiaTheme="minorEastAsia"/>
          </w:rPr>
          <w:t>(</w:t>
        </w:r>
      </w:ins>
      <w:ins w:id="211" w:author="Pannetier, Theo" w:date="2024-06-04T20:24:00Z">
        <w:r w:rsidRPr="00047DA9">
          <w:rPr>
            <w:rFonts w:eastAsiaTheme="minorEastAsia"/>
          </w:rPr>
          <w:t>selection coefficients</w:t>
        </w:r>
      </w:ins>
      <w:ins w:id="212" w:author="Pannetier, Theo" w:date="2024-06-04T20:23:00Z">
        <w:r w:rsidRPr="00047DA9">
          <w:rPr>
            <w:rFonts w:eastAsiaTheme="minorEastAsia"/>
          </w:rPr>
          <w:t xml:space="preserve">) </w:t>
        </w:r>
      </w:ins>
      <w:ins w:id="213" w:author="Pannetier, Theo" w:date="2024-06-04T20:04:00Z">
        <w:r w:rsidR="00D41B10" w:rsidRPr="00047DA9">
          <w:rPr>
            <w:rFonts w:eastAsiaTheme="minorEastAsia"/>
          </w:rPr>
          <w:t>mutation distribution.</w:t>
        </w:r>
      </w:ins>
    </w:p>
    <w:p w14:paraId="7F4217FB" w14:textId="24719888" w:rsidR="00D41B10" w:rsidRPr="00047DA9" w:rsidRDefault="00D41B10">
      <w:pPr>
        <w:rPr>
          <w:ins w:id="214" w:author="Pannetier, Theo" w:date="2024-06-04T20:04:00Z"/>
          <w:rFonts w:eastAsiaTheme="minorEastAsia"/>
          <w:rPrChange w:id="215" w:author="Pannetier, Theo" w:date="2024-06-04T20:04:00Z">
            <w:rPr>
              <w:ins w:id="216" w:author="Pannetier, Theo" w:date="2024-06-04T20:04:00Z"/>
            </w:rPr>
          </w:rPrChange>
        </w:rPr>
        <w:pPrChange w:id="217" w:author="Pannetier, Theo" w:date="2024-06-04T20:04:00Z">
          <w:pPr>
            <w:pStyle w:val="ListParagraph"/>
            <w:numPr>
              <w:numId w:val="14"/>
            </w:numPr>
            <w:ind w:left="432" w:hanging="432"/>
          </w:pPr>
        </w:pPrChange>
      </w:pPr>
      <w:ins w:id="218" w:author="Pannetier, Theo" w:date="2024-06-04T20:04:00Z">
        <w:r w:rsidRPr="00047DA9">
          <w:rPr>
            <w:rFonts w:eastAsiaTheme="minorEastAsia"/>
            <w:rPrChange w:id="219" w:author="Pannetier, Theo" w:date="2024-06-04T20:04:00Z">
              <w:rPr/>
            </w:rPrChange>
          </w:rPr>
          <w:t xml:space="preserve">While </w:t>
        </w:r>
      </w:ins>
      <w:ins w:id="220" w:author="Pannetier, Theo" w:date="2024-06-04T20:24:00Z">
        <w:r w:rsidR="000C7A8C" w:rsidRPr="00047DA9">
          <w:rPr>
            <w:rFonts w:eastAsiaTheme="minorEastAsia"/>
          </w:rPr>
          <w:t xml:space="preserve">selection coefficients </w:t>
        </w:r>
      </w:ins>
      <w:ins w:id="221" w:author="Pannetier, Theo" w:date="2024-06-04T20:04:00Z">
        <w:r w:rsidRPr="00047DA9">
          <w:rPr>
            <w:rFonts w:eastAsiaTheme="minorEastAsia"/>
            <w:rPrChange w:id="222" w:author="Pannetier, Theo" w:date="2024-06-04T20:04:00Z">
              <w:rPr/>
            </w:rPrChange>
          </w:rPr>
          <w:t xml:space="preserve">should typically be </w:t>
        </w:r>
      </w:ins>
      <w:ins w:id="223" w:author="Pannetier, Theo" w:date="2024-06-04T20:24:00Z">
        <w:r w:rsidR="000C7A8C" w:rsidRPr="00047DA9">
          <w:rPr>
            <w:rFonts w:eastAsiaTheme="minorEastAsia"/>
          </w:rPr>
          <w:t>zero or positive, to represent the effect of deleterious muta</w:t>
        </w:r>
      </w:ins>
      <w:ins w:id="224" w:author="Pannetier, Theo" w:date="2024-06-04T20:25:00Z">
        <w:r w:rsidR="000C7A8C" w:rsidRPr="00047DA9">
          <w:rPr>
            <w:rFonts w:eastAsiaTheme="minorEastAsia"/>
          </w:rPr>
          <w:t>tions</w:t>
        </w:r>
      </w:ins>
      <w:ins w:id="225" w:author="Pannetier, Theo" w:date="2024-06-04T20:04:00Z">
        <w:r w:rsidRPr="00047DA9">
          <w:rPr>
            <w:rFonts w:eastAsiaTheme="minorEastAsia"/>
            <w:rPrChange w:id="226" w:author="Pannetier, Theo" w:date="2024-06-04T20:04:00Z">
              <w:rPr/>
            </w:rPrChange>
          </w:rPr>
          <w:t xml:space="preserve">, negative values up to -1 are allowed </w:t>
        </w:r>
      </w:ins>
      <w:ins w:id="227" w:author="Pannetier, Theo" w:date="2024-06-04T20:25:00Z">
        <w:r w:rsidR="000C7A8C" w:rsidRPr="00047DA9">
          <w:rPr>
            <w:rFonts w:eastAsiaTheme="minorEastAsia"/>
          </w:rPr>
          <w:t>and may arise if the</w:t>
        </w:r>
      </w:ins>
      <w:ins w:id="228" w:author="Pannetier, Theo" w:date="2024-06-04T20:04:00Z">
        <w:r w:rsidRPr="00047DA9">
          <w:rPr>
            <w:rFonts w:eastAsiaTheme="minorEastAsia"/>
            <w:rPrChange w:id="229" w:author="Pannetier, Theo" w:date="2024-06-04T20:04:00Z">
              <w:rPr/>
            </w:rPrChange>
          </w:rPr>
          <w:t xml:space="preserve"> mutation distribution specified by the user</w:t>
        </w:r>
      </w:ins>
      <w:ins w:id="230" w:author="Pannetier, Theo" w:date="2024-06-04T20:25:00Z">
        <w:r w:rsidR="000C7A8C" w:rsidRPr="00047DA9">
          <w:rPr>
            <w:rFonts w:eastAsiaTheme="minorEastAsia"/>
          </w:rPr>
          <w:t xml:space="preserve"> allows it</w:t>
        </w:r>
      </w:ins>
      <w:ins w:id="231" w:author="Pannetier, Theo" w:date="2024-06-04T20:04:00Z">
        <w:r w:rsidRPr="00047DA9">
          <w:rPr>
            <w:rFonts w:eastAsiaTheme="minorEastAsia"/>
            <w:rPrChange w:id="23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Pr="00047DA9" w:rsidRDefault="000C7A8C" w:rsidP="000C7A8C">
      <w:pPr>
        <w:rPr>
          <w:ins w:id="233" w:author="Pannetier, Theo" w:date="2024-06-04T20:31:00Z"/>
        </w:rPr>
      </w:pPr>
      <w:ins w:id="234" w:author="Pannetier, Theo" w:date="2024-06-04T20:26:00Z">
        <w:r w:rsidRPr="00047DA9">
          <w:lastRenderedPageBreak/>
          <w:t>To allow more flexibility, t</w:t>
        </w:r>
      </w:ins>
      <w:ins w:id="235" w:author="Pannetier, Theo" w:date="2024-06-04T20:04:00Z">
        <w:r w:rsidR="00D41B10" w:rsidRPr="00047DA9">
          <w:t>here can be up to 5 such genetic load traits, each with a potentially different distribution of mutations and/or dominance distribution and associated parameters.</w:t>
        </w:r>
      </w:ins>
    </w:p>
    <w:p w14:paraId="5BBBC625" w14:textId="031E712F" w:rsidR="000C7A8C" w:rsidRPr="00047DA9" w:rsidRDefault="000C7A8C" w:rsidP="000C7A8C">
      <w:pPr>
        <w:pStyle w:val="Heading3"/>
        <w:numPr>
          <w:ilvl w:val="2"/>
          <w:numId w:val="14"/>
        </w:numPr>
        <w:rPr>
          <w:ins w:id="236" w:author="Pannetier, Theo" w:date="2024-06-04T20:31:00Z"/>
          <w:rFonts w:eastAsiaTheme="minorEastAsia"/>
        </w:rPr>
      </w:pPr>
      <w:bookmarkStart w:id="237" w:name="_Neutral_trait"/>
      <w:bookmarkEnd w:id="237"/>
      <w:ins w:id="238" w:author="Pannetier, Theo" w:date="2024-06-04T20:26:00Z">
        <w:r w:rsidRPr="00047DA9">
          <w:t xml:space="preserve"> </w:t>
        </w:r>
      </w:ins>
      <w:bookmarkStart w:id="239" w:name="_Toc180771649"/>
      <w:ins w:id="240" w:author="Pannetier, Theo" w:date="2024-06-04T20:31:00Z">
        <w:r w:rsidRPr="00047DA9">
          <w:rPr>
            <w:rFonts w:eastAsiaTheme="minorEastAsia"/>
          </w:rPr>
          <w:t>Neutral trait</w:t>
        </w:r>
        <w:bookmarkEnd w:id="239"/>
      </w:ins>
    </w:p>
    <w:p w14:paraId="590897AA" w14:textId="16D8B725" w:rsidR="000C7A8C" w:rsidRPr="00047DA9" w:rsidRDefault="000C7A8C" w:rsidP="000C7A8C">
      <w:pPr>
        <w:rPr>
          <w:ins w:id="241" w:author="Pannetier, Theo" w:date="2024-06-04T20:32:00Z"/>
        </w:rPr>
      </w:pPr>
      <w:ins w:id="242" w:author="Pannetier, Theo" w:date="2024-06-04T20:32:00Z">
        <w:r w:rsidRPr="00047DA9">
          <w:t>A neutral trait can be specified to track the evolution of population structure and neutral variation</w:t>
        </w:r>
      </w:ins>
      <w:ins w:id="243" w:author="Pannetier, Theo" w:date="2024-06-04T20:31:00Z">
        <w:r w:rsidRPr="00047DA9">
          <w:t xml:space="preserve">. </w:t>
        </w:r>
      </w:ins>
      <w:ins w:id="244" w:author="Pannetier, Theo" w:date="2024-06-04T20:47:00Z">
        <w:r w:rsidR="00332547" w:rsidRPr="00047DA9">
          <w:t>It is not expressed, and only used to compute neutral statistics (see Outputs section)</w:t>
        </w:r>
      </w:ins>
      <w:ins w:id="245" w:author="Pannetier, Theo" w:date="2024-08-08T15:35:00Z" w16du:dateUtc="2024-08-08T14:35:00Z">
        <w:r w:rsidR="00C50351" w:rsidRPr="00047DA9">
          <w:t>.</w:t>
        </w:r>
      </w:ins>
    </w:p>
    <w:p w14:paraId="5B740EAD" w14:textId="7BFEF29E" w:rsidR="00BB6C1A" w:rsidRPr="00047DA9" w:rsidDel="00332547" w:rsidRDefault="00BB6C1A">
      <w:pPr>
        <w:rPr>
          <w:del w:id="246" w:author="Pannetier, Theo" w:date="2024-06-04T20:47:00Z"/>
          <w:rPrChange w:id="247" w:author="Pannetier, Theo" w:date="2024-06-04T20:31:00Z">
            <w:rPr>
              <w:del w:id="248" w:author="Pannetier, Theo" w:date="2024-06-04T20:47:00Z"/>
              <w:rFonts w:eastAsiaTheme="minorEastAsia" w:cs="Times New Roman"/>
              <w:szCs w:val="24"/>
            </w:rPr>
          </w:rPrChange>
        </w:rPr>
        <w:pPrChange w:id="249" w:author="Pannetier, Theo" w:date="2024-06-04T20:31:00Z">
          <w:pPr>
            <w:pStyle w:val="ListParagraph"/>
            <w:ind w:left="0"/>
          </w:pPr>
        </w:pPrChange>
      </w:pPr>
      <w:ins w:id="250" w:author="Pannetier, Theo" w:date="2024-06-04T20:42:00Z">
        <w:r w:rsidRPr="00047DA9">
          <w:t>The</w:t>
        </w:r>
      </w:ins>
      <w:ins w:id="251" w:author="Pannetier, Theo" w:date="2024-08-08T15:36:00Z" w16du:dateUtc="2024-08-08T14:36:00Z">
        <w:r w:rsidR="00C50351" w:rsidRPr="00047DA9">
          <w:t xml:space="preserve"> user specifies the number of possible</w:t>
        </w:r>
      </w:ins>
      <w:ins w:id="252" w:author="Pannetier, Theo" w:date="2024-06-04T20:42:00Z">
        <w:r w:rsidRPr="00047DA9">
          <w:t xml:space="preserve"> alleles</w:t>
        </w:r>
      </w:ins>
      <w:ins w:id="253" w:author="Pannetier, Theo" w:date="2024-08-08T15:36:00Z" w16du:dateUtc="2024-08-08T14:36:00Z">
        <w:r w:rsidR="00C50351" w:rsidRPr="00047DA9">
          <w:t xml:space="preserve"> for neutral loci</w:t>
        </w:r>
      </w:ins>
      <w:ins w:id="254" w:author="Pannetier, Theo" w:date="2024-08-08T15:37:00Z" w16du:dateUtc="2024-08-08T14:37:00Z">
        <w:r w:rsidR="00C50351" w:rsidRPr="00047DA9">
          <w:t xml:space="preserve"> (up to 256), via the maximum parameter of the mutation distrib</w:t>
        </w:r>
      </w:ins>
      <w:ins w:id="255" w:author="Pannetier, Theo" w:date="2024-08-08T15:38:00Z" w16du:dateUtc="2024-08-08T14:38:00Z">
        <w:r w:rsidR="00C50351" w:rsidRPr="00047DA9">
          <w:t>ution</w:t>
        </w:r>
      </w:ins>
      <w:ins w:id="256" w:author="Pannetier, Theo" w:date="2024-06-04T20:31:00Z">
        <w:r w:rsidR="000C7A8C" w:rsidRPr="00047DA9">
          <w:t xml:space="preserve">. </w:t>
        </w:r>
      </w:ins>
      <w:ins w:id="257" w:author="Pannetier, Theo" w:date="2024-06-04T20:33:00Z">
        <w:r w:rsidR="000C7A8C" w:rsidRPr="00047DA9">
          <w:t>Initial values are either identical for all sites (equal to the max value) or sampled in a uniform d</w:t>
        </w:r>
      </w:ins>
      <w:ins w:id="258" w:author="Pannetier, Theo" w:date="2024-06-04T20:34:00Z">
        <w:r w:rsidR="000C7A8C" w:rsidRPr="00047DA9">
          <w:t>istribution</w:t>
        </w:r>
      </w:ins>
      <w:ins w:id="259" w:author="Pannetier, Theo" w:date="2024-08-08T15:35:00Z" w16du:dateUtc="2024-08-08T14:35:00Z">
        <w:r w:rsidR="00C50351" w:rsidRPr="00047DA9">
          <w:t xml:space="preserve"> (between 0 and the </w:t>
        </w:r>
      </w:ins>
      <w:ins w:id="260" w:author="Pannetier, Theo" w:date="2024-08-08T15:36:00Z" w16du:dateUtc="2024-08-08T14:36:00Z">
        <w:r w:rsidR="00C50351" w:rsidRPr="00047DA9">
          <w:t>maximum value</w:t>
        </w:r>
      </w:ins>
      <w:ins w:id="261" w:author="Pannetier, Theo" w:date="2024-08-08T15:35:00Z" w16du:dateUtc="2024-08-08T14:35:00Z">
        <w:r w:rsidR="00C50351" w:rsidRPr="00047DA9">
          <w:t>)</w:t>
        </w:r>
      </w:ins>
      <w:ins w:id="262" w:author="Pannetier, Theo" w:date="2024-06-04T20:31:00Z">
        <w:r w:rsidR="000C7A8C" w:rsidRPr="00047DA9">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047DA9" w:rsidRDefault="0067520E" w:rsidP="002D7F8C">
      <w:pPr>
        <w:pStyle w:val="Heading2"/>
        <w:numPr>
          <w:ilvl w:val="1"/>
          <w:numId w:val="14"/>
        </w:numPr>
        <w:rPr>
          <w:rFonts w:eastAsiaTheme="minorEastAsia"/>
        </w:rPr>
      </w:pPr>
      <w:bookmarkStart w:id="263" w:name="_Genetics"/>
      <w:bookmarkStart w:id="264" w:name="_Genetics_in_2.0"/>
      <w:bookmarkStart w:id="265" w:name="_Toc180771650"/>
      <w:bookmarkEnd w:id="263"/>
      <w:bookmarkEnd w:id="264"/>
      <w:r w:rsidRPr="00047DA9">
        <w:rPr>
          <w:rFonts w:eastAsiaTheme="minorEastAsia"/>
        </w:rPr>
        <w:t>Genetics</w:t>
      </w:r>
      <w:r w:rsidR="002D7F8C" w:rsidRPr="00047DA9">
        <w:rPr>
          <w:rFonts w:eastAsiaTheme="minorEastAsia"/>
        </w:rPr>
        <w:t xml:space="preserve"> </w:t>
      </w:r>
      <w:ins w:id="266" w:author="Pannetier, Theo" w:date="2024-06-04T16:30:00Z">
        <w:r w:rsidR="002D7F8C" w:rsidRPr="00047DA9">
          <w:rPr>
            <w:rFonts w:eastAsiaTheme="minorEastAsia"/>
          </w:rPr>
          <w:t>in 2.0</w:t>
        </w:r>
      </w:ins>
      <w:bookmarkEnd w:id="265"/>
    </w:p>
    <w:p w14:paraId="4780B32E" w14:textId="11FED2D3" w:rsidR="002D7F8C" w:rsidRPr="00047DA9" w:rsidRDefault="002D7F8C" w:rsidP="00C57BF9">
      <w:pPr>
        <w:pStyle w:val="ListParagraph"/>
        <w:ind w:left="0"/>
        <w:rPr>
          <w:rFonts w:eastAsiaTheme="minorEastAsia" w:cs="Times New Roman"/>
          <w:i/>
          <w:iCs/>
          <w:szCs w:val="24"/>
          <w:lang w:val="en-GB"/>
        </w:rPr>
      </w:pPr>
      <w:ins w:id="267" w:author="Pannetier, Theo" w:date="2024-06-04T16:33:00Z">
        <w:r w:rsidRPr="00047DA9">
          <w:rPr>
            <w:rFonts w:eastAsiaTheme="minorEastAsia" w:cs="Times New Roman"/>
            <w:i/>
            <w:iCs/>
            <w:szCs w:val="24"/>
            <w:lang w:val="en-GB"/>
          </w:rPr>
          <w:t xml:space="preserve">This section is relevant to the graphic user interface (GUI), for which RangeShifter 3.0 is not available yet. For </w:t>
        </w:r>
      </w:ins>
      <w:ins w:id="268" w:author="Pannetier, Theo" w:date="2024-06-04T16:34:00Z">
        <w:r w:rsidRPr="00047DA9">
          <w:rPr>
            <w:rFonts w:eastAsiaTheme="minorEastAsia" w:cs="Times New Roman"/>
            <w:i/>
            <w:iCs/>
            <w:szCs w:val="24"/>
            <w:lang w:val="en-GB"/>
          </w:rPr>
          <w:t>the batch version, please refer to the previous section.</w:t>
        </w:r>
      </w:ins>
      <w:ins w:id="269" w:author="Pannetier, Theo" w:date="2024-06-04T16:33:00Z">
        <w:r w:rsidRPr="00047DA9">
          <w:rPr>
            <w:rFonts w:eastAsiaTheme="minorEastAsia" w:cs="Times New Roman"/>
            <w:i/>
            <w:iCs/>
            <w:szCs w:val="24"/>
            <w:lang w:val="en-GB"/>
          </w:rPr>
          <w:t xml:space="preserve"> </w:t>
        </w:r>
      </w:ins>
    </w:p>
    <w:p w14:paraId="3552F3EF" w14:textId="2F66CD7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sidRPr="00047DA9">
        <w:rPr>
          <w:rFonts w:eastAsiaTheme="minorEastAsia" w:cs="Times New Roman"/>
          <w:szCs w:val="24"/>
          <w:lang w:val="en-GB"/>
        </w:rPr>
        <w:t>option, and</w:t>
      </w:r>
      <w:proofErr w:type="gramEnd"/>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270" w:name="_Flexible_genetic_architecture"/>
      <w:bookmarkStart w:id="271" w:name="_Toc180771651"/>
      <w:bookmarkEnd w:id="270"/>
      <w:r w:rsidRPr="00047DA9">
        <w:rPr>
          <w:rFonts w:eastAsiaTheme="minorEastAsia"/>
        </w:rPr>
        <w:t>Flexible genetic architecture</w:t>
      </w:r>
      <w:bookmarkEnd w:id="271"/>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272"/>
      <w:commentRangeStart w:id="273"/>
      <w:r w:rsidRPr="00047DA9">
        <w:rPr>
          <w:rFonts w:eastAsiaTheme="minorEastAsia" w:cs="Times New Roman"/>
          <w:szCs w:val="24"/>
          <w:lang w:val="en-GB"/>
        </w:rPr>
        <w:t xml:space="preserve">neutral loci </w:t>
      </w:r>
      <w:commentRangeEnd w:id="272"/>
      <w:r w:rsidR="00C65543" w:rsidRPr="00047DA9">
        <w:rPr>
          <w:rStyle w:val="CommentReference"/>
          <w:lang w:val="en-GB"/>
        </w:rPr>
        <w:commentReference w:id="272"/>
      </w:r>
      <w:commentRangeEnd w:id="273"/>
      <w:r w:rsidR="009247C6" w:rsidRPr="00047DA9">
        <w:rPr>
          <w:rStyle w:val="CommentReference"/>
          <w:lang w:val="en-GB"/>
        </w:rPr>
        <w:commentReference w:id="273"/>
      </w:r>
      <w:r w:rsidRPr="00047DA9">
        <w:rPr>
          <w:rFonts w:eastAsiaTheme="minorEastAsia" w:cs="Times New Roman"/>
          <w:szCs w:val="24"/>
          <w:lang w:val="en-GB"/>
        </w:rPr>
        <w:t>(</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w:t>
      </w:r>
      <w:r w:rsidRPr="00047DA9">
        <w:rPr>
          <w:rFonts w:eastAsiaTheme="minorEastAsia" w:cs="Times New Roman"/>
          <w:szCs w:val="24"/>
          <w:lang w:val="en-GB"/>
        </w:rPr>
        <w:lastRenderedPageBreak/>
        <w:t>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274"/>
      <w:r w:rsidRPr="00047DA9">
        <w:rPr>
          <w:rFonts w:eastAsiaTheme="minorEastAsia" w:cs="Times New Roman"/>
          <w:szCs w:val="24"/>
          <w:lang w:val="en-GB"/>
        </w:rPr>
        <w:t xml:space="preserv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commentRangeEnd w:id="274"/>
      <w:r w:rsidR="009247C6" w:rsidRPr="00047DA9">
        <w:rPr>
          <w:rStyle w:val="CommentReference"/>
          <w:lang w:val="en-GB"/>
        </w:rPr>
        <w:commentReference w:id="274"/>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275" w:name="_Genome_initialisation"/>
      <w:bookmarkStart w:id="276" w:name="_Toc180771652"/>
      <w:bookmarkEnd w:id="275"/>
      <w:r w:rsidRPr="00047DA9">
        <w:rPr>
          <w:rFonts w:eastAsiaTheme="minorEastAsia"/>
        </w:rPr>
        <w:t>Genome initialisation</w:t>
      </w:r>
      <w:bookmarkEnd w:id="276"/>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lastRenderedPageBreak/>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277" w:name="_Pleiotropy,_neutral_loci"/>
      <w:bookmarkStart w:id="278" w:name="_Toc180771653"/>
      <w:bookmarkEnd w:id="277"/>
      <w:r w:rsidRPr="00047DA9">
        <w:rPr>
          <w:rFonts w:eastAsiaTheme="minorEastAsia"/>
        </w:rPr>
        <w:t>Pleiotropy, neutral loci and mutation</w:t>
      </w:r>
      <w:bookmarkEnd w:id="278"/>
    </w:p>
    <w:p w14:paraId="188C994C" w14:textId="7A317174" w:rsidR="0067520E" w:rsidRPr="00047DA9" w:rsidRDefault="0067520E" w:rsidP="00C57BF9">
      <w:pPr>
        <w:pStyle w:val="ListParagraph"/>
        <w:ind w:left="0"/>
        <w:rPr>
          <w:rFonts w:eastAsiaTheme="minorEastAsia" w:cs="Times New Roman"/>
          <w:szCs w:val="24"/>
          <w:lang w:val="en-GB"/>
        </w:rPr>
      </w:pPr>
      <w:commentRangeStart w:id="279"/>
      <w:commentRangeStart w:id="280"/>
      <w:r w:rsidRPr="00047DA9">
        <w:rPr>
          <w:rFonts w:eastAsiaTheme="minorEastAsia" w:cs="Times New Roman"/>
          <w:szCs w:val="24"/>
          <w:lang w:val="en-GB"/>
        </w:rPr>
        <w:t xml:space="preserve">It is possible that a particular locus can be specified more than once for a particular trait; </w:t>
      </w:r>
      <w:commentRangeEnd w:id="279"/>
      <w:r w:rsidR="003928F0" w:rsidRPr="00047DA9">
        <w:rPr>
          <w:rStyle w:val="CommentReference"/>
          <w:lang w:val="en-GB"/>
        </w:rPr>
        <w:commentReference w:id="279"/>
      </w:r>
      <w:commentRangeEnd w:id="280"/>
      <w:r w:rsidR="00A81110" w:rsidRPr="00047DA9">
        <w:rPr>
          <w:rStyle w:val="CommentReference"/>
          <w:lang w:val="en-GB"/>
        </w:rPr>
        <w:commentReference w:id="280"/>
      </w:r>
      <w:r w:rsidRPr="00047DA9">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w:t>
      </w:r>
      <w:commentRangeStart w:id="281"/>
      <w:commentRangeStart w:id="282"/>
      <w:r w:rsidRPr="00047DA9">
        <w:rPr>
          <w:rFonts w:eastAsiaTheme="minorEastAsia" w:cs="Times New Roman"/>
          <w:szCs w:val="24"/>
          <w:lang w:val="en-GB"/>
        </w:rPr>
        <w:t>It is not possible to specify inverse correlation between two traits in this way</w:t>
      </w:r>
      <w:commentRangeEnd w:id="281"/>
      <w:r w:rsidR="00CA4552" w:rsidRPr="00047DA9">
        <w:rPr>
          <w:rStyle w:val="CommentReference"/>
          <w:lang w:val="en-GB"/>
        </w:rPr>
        <w:commentReference w:id="281"/>
      </w:r>
      <w:commentRangeEnd w:id="282"/>
      <w:r w:rsidR="00F96410" w:rsidRPr="00047DA9">
        <w:rPr>
          <w:rStyle w:val="CommentReference"/>
          <w:lang w:val="en-GB"/>
        </w:rPr>
        <w:commentReference w:id="282"/>
      </w:r>
      <w:r w:rsidRPr="00047DA9">
        <w:rPr>
          <w:rFonts w:eastAsiaTheme="minorEastAsia" w:cs="Times New Roman"/>
          <w:szCs w:val="24"/>
          <w:lang w:val="en-GB"/>
        </w:rPr>
        <w:t>.</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283" w:name="_Using_RangeShifter"/>
      <w:bookmarkStart w:id="284" w:name="_Toc180771654"/>
      <w:bookmarkEnd w:id="283"/>
      <w:r w:rsidRPr="00047DA9">
        <w:lastRenderedPageBreak/>
        <w:t>Using RangeShifter</w:t>
      </w:r>
      <w:bookmarkEnd w:id="284"/>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285" w:name="_Toc180771655"/>
      <w:r w:rsidRPr="00047DA9">
        <w:t>Inputs</w:t>
      </w:r>
      <w:bookmarkEnd w:id="285"/>
    </w:p>
    <w:p w14:paraId="0882A4E4" w14:textId="77777777" w:rsidR="0067520E" w:rsidRPr="00047DA9" w:rsidRDefault="0067520E" w:rsidP="009E434A">
      <w:pPr>
        <w:pStyle w:val="Heading3"/>
        <w:numPr>
          <w:ilvl w:val="2"/>
          <w:numId w:val="14"/>
        </w:numPr>
      </w:pPr>
      <w:bookmarkStart w:id="286" w:name="_Landscape_1"/>
      <w:bookmarkStart w:id="287" w:name="_Toc180771656"/>
      <w:bookmarkEnd w:id="286"/>
      <w:r w:rsidRPr="00047DA9">
        <w:t>Landscape</w:t>
      </w:r>
      <w:bookmarkEnd w:id="287"/>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88"/>
      <w:commentRangeStart w:id="289"/>
      <w:r w:rsidRPr="00047DA9">
        <w:t>In the batch mode, the codes are required to be sequential integers starting from 1.</w:t>
      </w:r>
      <w:commentRangeEnd w:id="288"/>
      <w:r w:rsidR="00C44765" w:rsidRPr="00047DA9">
        <w:rPr>
          <w:rStyle w:val="CommentReference"/>
          <w:rFonts w:eastAsiaTheme="minorHAnsi" w:cstheme="minorBidi"/>
        </w:rPr>
        <w:commentReference w:id="288"/>
      </w:r>
      <w:commentRangeEnd w:id="289"/>
      <w:r w:rsidR="00240365" w:rsidRPr="00047DA9">
        <w:rPr>
          <w:rStyle w:val="CommentReference"/>
          <w:rFonts w:eastAsiaTheme="minorHAnsi" w:cstheme="minorBidi"/>
        </w:rPr>
        <w:commentReference w:id="289"/>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90" w:name="_Species_distribution"/>
      <w:bookmarkStart w:id="291" w:name="_Toc180771657"/>
      <w:bookmarkEnd w:id="290"/>
      <w:r w:rsidRPr="00047DA9">
        <w:t>Species distribution</w:t>
      </w:r>
      <w:bookmarkEnd w:id="291"/>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92" w:name="_The_graphical_user"/>
      <w:bookmarkStart w:id="293" w:name="_Toc180771658"/>
      <w:bookmarkEnd w:id="292"/>
      <w:r w:rsidRPr="00047DA9">
        <w:lastRenderedPageBreak/>
        <w:t>The graphical user interface</w:t>
      </w:r>
      <w:bookmarkEnd w:id="293"/>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294" w:name="_Toc180771659"/>
      <w:r w:rsidRPr="00047DA9">
        <w:t>Main menu</w:t>
      </w:r>
      <w:bookmarkEnd w:id="294"/>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295" w:name="_Toc180771660"/>
      <w:r w:rsidRPr="00047DA9">
        <w:t>Getting started</w:t>
      </w:r>
      <w:bookmarkEnd w:id="295"/>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96" w:name="_Setting_the_landscape"/>
      <w:bookmarkStart w:id="297" w:name="_Toc180771661"/>
      <w:bookmarkEnd w:id="296"/>
      <w:r w:rsidRPr="00047DA9">
        <w:lastRenderedPageBreak/>
        <w:t>Setting the landscape</w:t>
      </w:r>
      <w:bookmarkEnd w:id="297"/>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98" w:name="_Import_raster:_Landscape"/>
      <w:bookmarkStart w:id="299" w:name="_Import_raster:_Model"/>
      <w:bookmarkEnd w:id="298"/>
      <w:bookmarkEnd w:id="299"/>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300" w:name="_Dynamic_landscapes"/>
      <w:bookmarkEnd w:id="300"/>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301" w:name="_Importing_a_species"/>
      <w:bookmarkEnd w:id="301"/>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302" w:name="_Toc180771662"/>
      <w:r w:rsidRPr="00047DA9">
        <w:lastRenderedPageBreak/>
        <w:t>Importing a species distribution map</w:t>
      </w:r>
      <w:bookmarkEnd w:id="302"/>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303" w:name="_Environmental_gradient_1"/>
      <w:bookmarkStart w:id="304" w:name="_Toc180771663"/>
      <w:bookmarkEnd w:id="303"/>
      <w:r w:rsidRPr="00047DA9">
        <w:t>Environmental gradient</w:t>
      </w:r>
      <w:bookmarkEnd w:id="304"/>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305" w:name="_Setting_the_species"/>
      <w:bookmarkStart w:id="306" w:name="_Toc180771664"/>
      <w:bookmarkEnd w:id="305"/>
      <w:r w:rsidRPr="00047DA9">
        <w:t>Setting the species parameters: population dynamics</w:t>
      </w:r>
      <w:bookmarkEnd w:id="306"/>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307" w:name="_Setting_the_species_1"/>
      <w:bookmarkStart w:id="308" w:name="_Toc180771665"/>
      <w:bookmarkEnd w:id="307"/>
      <w:r w:rsidRPr="00047DA9">
        <w:t>Setting the species parameters: dispersal</w:t>
      </w:r>
      <w:bookmarkEnd w:id="308"/>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w:t>
      </w:r>
      <w:proofErr w:type="gramStart"/>
      <w:r w:rsidRPr="00047DA9">
        <w:t>emigrate</w:t>
      </w:r>
      <w:proofErr w:type="gramEnd"/>
      <w:r w:rsidRPr="00047DA9">
        <w:t xml:space="preserv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which specifies the effect that one unit of change on the allelic scale will have on the phenotypic scale for the trait when a mutation occurs (Figure 3.</w:t>
      </w:r>
      <w:proofErr w:type="gramStart"/>
      <w:r w:rsidRPr="00047DA9">
        <w:t>16b, and</w:t>
      </w:r>
      <w:proofErr w:type="gramEnd"/>
      <w:r w:rsidRPr="00047DA9">
        <w:t xml:space="preserve">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309" w:author="Palmer, Steve" w:date="2020-11-01T09:57:00Z">
        <w:r w:rsidRPr="00047DA9" w:rsidDel="00F62F9C">
          <w:rPr>
            <w:szCs w:val="24"/>
          </w:rPr>
          <w:delText xml:space="preserve">transience </w:delText>
        </w:r>
      </w:del>
      <w:ins w:id="310"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311" w:name="_Stochastic_Movement_Simulator,_1"/>
      <w:bookmarkEnd w:id="311"/>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w:t>
      </w:r>
      <w:proofErr w:type="gramStart"/>
      <w:r w:rsidR="00955037" w:rsidRPr="00047DA9">
        <w:rPr>
          <w:szCs w:val="24"/>
        </w:rPr>
        <w:t>GUI</w:t>
      </w:r>
      <w:proofErr w:type="gramEnd"/>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w:t>
      </w:r>
      <w:proofErr w:type="gramStart"/>
      <w:r w:rsidRPr="00047DA9">
        <w:rPr>
          <w:szCs w:val="24"/>
        </w:rPr>
        <w:t>system, but</w:t>
      </w:r>
      <w:proofErr w:type="gramEnd"/>
      <w:r w:rsidRPr="00047DA9">
        <w:rPr>
          <w:szCs w:val="24"/>
        </w:rPr>
        <w:t xml:space="preserve">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312" w:name="_Setting_the_genetics"/>
      <w:bookmarkStart w:id="313" w:name="_Toc180771666"/>
      <w:bookmarkEnd w:id="312"/>
      <w:r w:rsidRPr="00047DA9">
        <w:t>Setting the genetics parameters</w:t>
      </w:r>
      <w:bookmarkEnd w:id="313"/>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314" w:name="_Setting_the_simulation"/>
      <w:bookmarkStart w:id="315" w:name="_Toc180771667"/>
      <w:bookmarkEnd w:id="314"/>
      <w:r w:rsidRPr="00047DA9">
        <w:lastRenderedPageBreak/>
        <w:t>Setting the simulation parameters</w:t>
      </w:r>
      <w:bookmarkEnd w:id="315"/>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316" w:name="_Initialisation_rules"/>
      <w:bookmarkEnd w:id="316"/>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317" w:author="Palmer, Steve" w:date="2020-11-01T10:02:00Z">
        <w:r w:rsidR="0067520E" w:rsidRPr="00047DA9" w:rsidDel="00F62F9C">
          <w:delText xml:space="preserve">three </w:delText>
        </w:r>
      </w:del>
      <w:ins w:id="318"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319" w:name="_Free_initialization"/>
      <w:bookmarkEnd w:id="319"/>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w:t>
      </w:r>
      <w:proofErr w:type="gramStart"/>
      <w:r w:rsidRPr="00047DA9">
        <w:t>reached, or</w:t>
      </w:r>
      <w:proofErr w:type="gramEnd"/>
      <w:r w:rsidRPr="00047DA9">
        <w:t xml:space="preserve">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320" w:name="_From_species’_distribution"/>
      <w:bookmarkEnd w:id="320"/>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321" w:name="_From_Initialization_File"/>
      <w:bookmarkStart w:id="322" w:name="_From_initial_individuals"/>
      <w:bookmarkEnd w:id="321"/>
      <w:bookmarkEnd w:id="322"/>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how to initialise each cell/patch. 0 = at its carrying capacity; 1 </w:t>
      </w:r>
      <w:proofErr w:type="gramStart"/>
      <w:r w:rsidRPr="00047DA9">
        <w:rPr>
          <w:szCs w:val="24"/>
        </w:rPr>
        <w:t>=  at</w:t>
      </w:r>
      <w:proofErr w:type="gramEnd"/>
      <w:r w:rsidRPr="00047DA9">
        <w:rPr>
          <w:szCs w:val="24"/>
        </w:rPr>
        <w:t xml:space="preserve"> half its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otherwis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323" w:name="_Batch_mode"/>
      <w:bookmarkStart w:id="324" w:name="_Ref371684055"/>
      <w:bookmarkStart w:id="325" w:name="_Toc180771668"/>
      <w:bookmarkEnd w:id="323"/>
      <w:r w:rsidRPr="00047DA9">
        <w:t>Batch mode</w:t>
      </w:r>
      <w:bookmarkEnd w:id="324"/>
      <w:bookmarkEnd w:id="325"/>
    </w:p>
    <w:p w14:paraId="31C11579" w14:textId="7092650B" w:rsidR="0067520E" w:rsidRPr="00047DA9" w:rsidRDefault="002F6C60" w:rsidP="00C57BF9">
      <w:ins w:id="326" w:author="Pannetier, Theo" w:date="2024-08-07T16:16:00Z" w16du:dateUtc="2024-08-07T15:16:00Z">
        <w:r w:rsidRPr="00047DA9">
          <w:t>In the GUI, t</w:t>
        </w:r>
      </w:ins>
      <w:del w:id="327" w:author="Pannetier, Theo" w:date="2024-08-07T16:16:00Z" w16du:dateUtc="2024-08-07T15:16:00Z">
        <w:r w:rsidR="0067520E" w:rsidRPr="00047DA9" w:rsidDel="002F6C60">
          <w:delText>T</w:delText>
        </w:r>
      </w:del>
      <w:r w:rsidR="0067520E" w:rsidRPr="00047DA9">
        <w:t xml:space="preserve">he </w:t>
      </w:r>
      <w:proofErr w:type="gramStart"/>
      <w:r w:rsidR="0067520E" w:rsidRPr="00047DA9">
        <w:t>batch</w:t>
      </w:r>
      <w:proofErr w:type="gramEnd"/>
      <w:r w:rsidR="0067520E" w:rsidRPr="00047DA9">
        <w:t xml:space="preserve">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w:t>
      </w:r>
      <w:del w:id="328" w:author="Pannetier, Theo" w:date="2024-08-07T16:16:00Z" w16du:dateUtc="2024-08-07T15:16:00Z">
        <w:r w:rsidR="0067520E" w:rsidRPr="00047DA9" w:rsidDel="002F6C60">
          <w:delText xml:space="preserve"> using the GUI</w:delText>
        </w:r>
      </w:del>
      <w:r w:rsidR="0067520E" w:rsidRPr="00047DA9">
        <w:t xml:space="preserve">. A batch </w:t>
      </w:r>
      <w:r w:rsidR="0067520E" w:rsidRPr="00047DA9">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Pr="00047DA9" w:rsidRDefault="0067520E" w:rsidP="00B35389">
      <w:pPr>
        <w:pStyle w:val="Keepnext"/>
        <w:rPr>
          <w:ins w:id="329" w:author="Pannetier, Theo" w:date="2024-08-07T16:18:00Z" w16du:dateUtc="2024-08-07T15:18:00Z"/>
        </w:rPr>
      </w:pPr>
      <w:r w:rsidRPr="00047DA9">
        <w:t>A</w:t>
      </w:r>
      <w:ins w:id="330" w:author="Pannetier, Theo" w:date="2024-08-07T16:17:00Z" w16du:dateUtc="2024-08-07T15:17:00Z">
        <w:r w:rsidR="002F6C60" w:rsidRPr="00047DA9">
          <w:t>lternatively, a</w:t>
        </w:r>
      </w:ins>
      <w:r w:rsidRPr="00047DA9">
        <w:t xml:space="preserve"> batch may</w:t>
      </w:r>
      <w:del w:id="331" w:author="Pannetier, Theo" w:date="2024-08-07T16:17:00Z" w16du:dateUtc="2024-08-07T15:17:00Z">
        <w:r w:rsidRPr="00047DA9" w:rsidDel="002F6C60">
          <w:delText xml:space="preserve"> also</w:delText>
        </w:r>
      </w:del>
      <w:r w:rsidRPr="00047DA9">
        <w:t xml:space="preserve"> be processed using the batch-only version of RangeShifter</w:t>
      </w:r>
      <w:del w:id="332" w:author="Pannetier, Theo" w:date="2024-08-07T16:28:00Z" w16du:dateUtc="2024-08-07T15:28:00Z">
        <w:r w:rsidRPr="00047DA9" w:rsidDel="00026B6E">
          <w:delText>,</w:delText>
        </w:r>
      </w:del>
      <w:ins w:id="333" w:author="Pannetier, Theo" w:date="2024-08-07T16:18:00Z" w16du:dateUtc="2024-08-07T15:18:00Z">
        <w:r w:rsidR="002F6C60" w:rsidRPr="00047DA9">
          <w:t xml:space="preserve"> </w:t>
        </w:r>
      </w:ins>
      <w:ins w:id="334" w:author="Pannetier, Theo" w:date="2024-08-07T16:28:00Z" w16du:dateUtc="2024-08-07T15:28:00Z">
        <w:r w:rsidR="00026B6E" w:rsidRPr="00047DA9">
          <w:t>(</w:t>
        </w:r>
      </w:ins>
      <w:ins w:id="335" w:author="Pannetier, Theo" w:date="2024-08-07T16:18:00Z" w16du:dateUtc="2024-08-07T15:18:00Z">
        <w:r w:rsidR="002F6C60" w:rsidRPr="00047DA9">
          <w:t>RangeShifter-batch</w:t>
        </w:r>
      </w:ins>
      <w:ins w:id="336" w:author="Pannetier, Theo" w:date="2024-08-07T16:28:00Z" w16du:dateUtc="2024-08-07T15:28:00Z">
        <w:r w:rsidR="00026B6E" w:rsidRPr="00047DA9">
          <w:t>)</w:t>
        </w:r>
      </w:ins>
      <w:ins w:id="337" w:author="Pannetier, Theo" w:date="2024-08-07T16:18:00Z" w16du:dateUtc="2024-08-07T15:18:00Z">
        <w:r w:rsidR="002F6C60" w:rsidRPr="00047DA9">
          <w:t>,</w:t>
        </w:r>
      </w:ins>
      <w:r w:rsidRPr="00047DA9">
        <w:t xml:space="preserve"> which is a command-line version of the program</w:t>
      </w:r>
      <w:del w:id="338" w:author="Pannetier, Theo" w:date="2024-08-07T16:18:00Z" w16du:dateUtc="2024-08-07T15:18:00Z">
        <w:r w:rsidRPr="00047DA9" w:rsidDel="002F6C60">
          <w:delText>, i.e. it has no GUI</w:delText>
        </w:r>
      </w:del>
      <w:r w:rsidRPr="00047DA9">
        <w:t xml:space="preserve">. </w:t>
      </w:r>
      <w:r w:rsidR="00566DCF" w:rsidRPr="00047DA9">
        <w:t xml:space="preserve">Output map files cannot </w:t>
      </w:r>
      <w:ins w:id="339" w:author="Pannetier, Theo" w:date="2024-08-07T16:18:00Z" w16du:dateUtc="2024-08-07T15:18:00Z">
        <w:r w:rsidR="002F6C60" w:rsidRPr="00047DA9">
          <w:t xml:space="preserve">be </w:t>
        </w:r>
      </w:ins>
      <w:r w:rsidR="00566DCF" w:rsidRPr="00047DA9">
        <w:t xml:space="preserve">produced by this version (even if specified in the input files). </w:t>
      </w:r>
    </w:p>
    <w:p w14:paraId="0F1B85DE" w14:textId="1D5E10EB" w:rsidR="002F6C60" w:rsidRPr="00047DA9" w:rsidRDefault="002F6C60" w:rsidP="00B35389">
      <w:pPr>
        <w:pStyle w:val="Keepnext"/>
        <w:rPr>
          <w:ins w:id="340" w:author="Pannetier, Theo" w:date="2024-08-07T16:30:00Z" w16du:dateUtc="2024-08-07T15:30:00Z"/>
        </w:rPr>
      </w:pPr>
      <w:ins w:id="341" w:author="Pannetier, Theo" w:date="2024-08-07T16:19:00Z" w16du:dateUtc="2024-08-07T15:19:00Z">
        <w:r w:rsidRPr="00047DA9">
          <w:t xml:space="preserve">The source code for RangeShifter-batch is available on </w:t>
        </w:r>
      </w:ins>
      <w:ins w:id="342" w:author="Pannetier, Theo" w:date="2024-08-07T16:22:00Z" w16du:dateUtc="2024-08-07T15:22:00Z">
        <w:r w:rsidRPr="00047DA9">
          <w:fldChar w:fldCharType="begin"/>
        </w:r>
        <w:r w:rsidRPr="00047DA9">
          <w:instrText>HYPERLINK "https://github.com/RangeShifter/RangeShifter_batch"</w:instrText>
        </w:r>
        <w:r w:rsidRPr="00047DA9">
          <w:fldChar w:fldCharType="separate"/>
        </w:r>
        <w:r w:rsidRPr="00047DA9">
          <w:rPr>
            <w:rStyle w:val="Hyperlink"/>
          </w:rPr>
          <w:t>GitHub</w:t>
        </w:r>
        <w:r w:rsidRPr="00047DA9">
          <w:fldChar w:fldCharType="end"/>
        </w:r>
      </w:ins>
      <w:ins w:id="343" w:author="Pannetier, Theo" w:date="2024-08-07T16:19:00Z" w16du:dateUtc="2024-08-07T15:19:00Z">
        <w:r w:rsidRPr="00047DA9">
          <w:t xml:space="preserve">, and </w:t>
        </w:r>
      </w:ins>
      <w:ins w:id="344" w:author="Pannetier, Theo" w:date="2024-08-07T16:20:00Z" w16du:dateUtc="2024-08-07T15:20:00Z">
        <w:r w:rsidRPr="00047DA9">
          <w:t xml:space="preserve">the programme must be compiled and built using </w:t>
        </w:r>
        <w:proofErr w:type="spellStart"/>
        <w:r w:rsidRPr="00047DA9">
          <w:t>CMake</w:t>
        </w:r>
        <w:proofErr w:type="spellEnd"/>
        <w:r w:rsidRPr="00047DA9">
          <w:t xml:space="preserve"> prior to running</w:t>
        </w:r>
      </w:ins>
      <w:ins w:id="345" w:author="Pannetier, Theo" w:date="2024-08-07T16:21:00Z" w16du:dateUtc="2024-08-07T15:21:00Z">
        <w:r w:rsidRPr="00047DA9">
          <w:t xml:space="preserve"> (see the README for instructions).</w:t>
        </w:r>
      </w:ins>
    </w:p>
    <w:p w14:paraId="102975CC" w14:textId="3183170C" w:rsidR="00026B6E" w:rsidRPr="00047DA9" w:rsidRDefault="00026B6E" w:rsidP="00026B6E">
      <w:pPr>
        <w:rPr>
          <w:ins w:id="346" w:author="Pannetier, Theo" w:date="2024-08-07T16:37:00Z" w16du:dateUtc="2024-08-07T15:37:00Z"/>
        </w:rPr>
      </w:pPr>
      <w:ins w:id="347" w:author="Pannetier, Theo" w:date="2024-08-07T16:35:00Z" w16du:dateUtc="2024-08-07T15:35:00Z">
        <w:r w:rsidRPr="00047DA9">
          <w:t>As for the GUI, the batch mode requires a project directory cont</w:t>
        </w:r>
      </w:ins>
      <w:ins w:id="348" w:author="Pannetier, Theo" w:date="2024-08-07T16:36:00Z" w16du:dateUtc="2024-08-07T15:36:00Z">
        <w:r w:rsidRPr="00047DA9">
          <w:t xml:space="preserve">aining three sub-folders, named </w:t>
        </w:r>
        <w:r w:rsidRPr="00047DA9">
          <w:rPr>
            <w:i/>
            <w:iCs/>
            <w:rPrChange w:id="349" w:author="Pannetier, Theo" w:date="2024-08-07T16:37:00Z" w16du:dateUtc="2024-08-07T15:37:00Z">
              <w:rPr/>
            </w:rPrChange>
          </w:rPr>
          <w:t>Inputs</w:t>
        </w:r>
        <w:r w:rsidRPr="00047DA9">
          <w:t xml:space="preserve">, </w:t>
        </w:r>
        <w:r w:rsidRPr="00047DA9">
          <w:rPr>
            <w:i/>
            <w:iCs/>
            <w:rPrChange w:id="350" w:author="Pannetier, Theo" w:date="2024-08-07T16:37:00Z" w16du:dateUtc="2024-08-07T15:37:00Z">
              <w:rPr/>
            </w:rPrChange>
          </w:rPr>
          <w:t>Outputs</w:t>
        </w:r>
        <w:r w:rsidRPr="00047DA9">
          <w:t xml:space="preserve"> and </w:t>
        </w:r>
        <w:proofErr w:type="spellStart"/>
        <w:r w:rsidRPr="00047DA9">
          <w:rPr>
            <w:i/>
            <w:iCs/>
            <w:rPrChange w:id="351" w:author="Pannetier, Theo" w:date="2024-08-07T16:37:00Z" w16du:dateUtc="2024-08-07T15:37:00Z">
              <w:rPr/>
            </w:rPrChange>
          </w:rPr>
          <w:t>Output_Maps</w:t>
        </w:r>
        <w:proofErr w:type="spellEnd"/>
        <w:r w:rsidRPr="00047DA9">
          <w:t xml:space="preserve">. </w:t>
        </w:r>
        <w:r w:rsidRPr="00047DA9">
          <w:rPr>
            <w:i/>
            <w:iCs/>
            <w:rPrChange w:id="352" w:author="Pannetier, Theo" w:date="2024-08-07T16:37:00Z" w16du:dateUtc="2024-08-07T15:37:00Z">
              <w:rPr/>
            </w:rPrChange>
          </w:rPr>
          <w:t>Inputs</w:t>
        </w:r>
        <w:r w:rsidRPr="00047DA9">
          <w:t xml:space="preserve"> must contain a Control File named </w:t>
        </w:r>
        <w:r w:rsidRPr="00047DA9">
          <w:rPr>
            <w:i/>
            <w:iCs/>
            <w:rPrChange w:id="353" w:author="Pannetier, Theo" w:date="2024-08-07T16:36:00Z" w16du:dateUtc="2024-08-07T15:36:00Z">
              <w:rPr/>
            </w:rPrChange>
          </w:rPr>
          <w:t>CONTROL.txt</w:t>
        </w:r>
        <w:r w:rsidRPr="00047DA9">
          <w:t>.</w:t>
        </w:r>
      </w:ins>
    </w:p>
    <w:p w14:paraId="057BAD19" w14:textId="061B56D4" w:rsidR="00766B34" w:rsidRPr="00047DA9" w:rsidRDefault="00766B34" w:rsidP="00026B6E">
      <w:pPr>
        <w:rPr>
          <w:ins w:id="354" w:author="Pannetier, Theo" w:date="2024-08-07T16:38:00Z" w16du:dateUtc="2024-08-07T15:38:00Z"/>
        </w:rPr>
      </w:pPr>
      <w:ins w:id="355" w:author="Pannetier, Theo" w:date="2024-08-07T16:38:00Z" w16du:dateUtc="2024-08-07T15:38:00Z">
        <w:r w:rsidRPr="00047DA9">
          <w:t>RangeShifter-batch can then be run by either:</w:t>
        </w:r>
      </w:ins>
    </w:p>
    <w:p w14:paraId="00A3A73B" w14:textId="77777777" w:rsidR="00766B34" w:rsidRPr="00047DA9" w:rsidRDefault="00766B34" w:rsidP="00766B34">
      <w:pPr>
        <w:pStyle w:val="ListParagraph"/>
        <w:numPr>
          <w:ilvl w:val="0"/>
          <w:numId w:val="76"/>
        </w:numPr>
        <w:rPr>
          <w:ins w:id="356" w:author="Pannetier, Theo" w:date="2024-08-07T16:45:00Z" w16du:dateUtc="2024-08-07T15:45:00Z"/>
          <w:lang w:val="en-GB"/>
        </w:rPr>
      </w:pPr>
      <w:ins w:id="357" w:author="Pannetier, Theo" w:date="2024-08-07T16:38:00Z" w16du:dateUtc="2024-08-07T15:38:00Z">
        <w:r w:rsidRPr="00047DA9">
          <w:rPr>
            <w:lang w:val="en-GB"/>
          </w:rPr>
          <w:t xml:space="preserve">Copying </w:t>
        </w:r>
      </w:ins>
      <w:ins w:id="358" w:author="Pannetier, Theo" w:date="2024-08-07T16:39:00Z" w16du:dateUtc="2024-08-07T15:39:00Z">
        <w:r w:rsidRPr="00047DA9">
          <w:rPr>
            <w:lang w:val="en-GB"/>
          </w:rPr>
          <w:t>the executable in the project directory and launching it there.</w:t>
        </w:r>
      </w:ins>
    </w:p>
    <w:p w14:paraId="7FD2A3E0" w14:textId="70943434" w:rsidR="00766B34" w:rsidRPr="00047DA9" w:rsidRDefault="00766B34">
      <w:pPr>
        <w:pStyle w:val="ListParagraph"/>
        <w:numPr>
          <w:ilvl w:val="0"/>
          <w:numId w:val="76"/>
        </w:numPr>
        <w:rPr>
          <w:ins w:id="359" w:author="Pannetier, Theo" w:date="2024-08-07T16:43:00Z" w16du:dateUtc="2024-08-07T15:43:00Z"/>
        </w:rPr>
        <w:pPrChange w:id="360" w:author="Pannetier, Theo" w:date="2024-08-07T16:45:00Z" w16du:dateUtc="2024-08-07T15:45:00Z">
          <w:pPr>
            <w:pStyle w:val="Numbered"/>
          </w:pPr>
        </w:pPrChange>
      </w:pPr>
      <w:ins w:id="361" w:author="Pannetier, Theo" w:date="2024-08-07T16:39:00Z" w16du:dateUtc="2024-08-07T15:39:00Z">
        <w:r w:rsidRPr="00047DA9">
          <w:rPr>
            <w:lang w:val="en-GB"/>
          </w:rPr>
          <w:t xml:space="preserve">Calling the executable </w:t>
        </w:r>
      </w:ins>
      <w:ins w:id="362" w:author="Pannetier, Theo" w:date="2024-08-07T16:40:00Z" w16du:dateUtc="2024-08-07T15:40:00Z">
        <w:r w:rsidRPr="00047DA9">
          <w:rPr>
            <w:lang w:val="en-GB"/>
          </w:rPr>
          <w:t>from the command line (or a script), passing</w:t>
        </w:r>
      </w:ins>
      <w:ins w:id="363" w:author="Pannetier, Theo" w:date="2024-08-07T16:42:00Z" w16du:dateUtc="2024-08-07T15:42:00Z">
        <w:r w:rsidRPr="00047DA9">
          <w:rPr>
            <w:lang w:val="en-GB"/>
          </w:rPr>
          <w:t xml:space="preserve"> as the first argument</w:t>
        </w:r>
      </w:ins>
      <w:ins w:id="364" w:author="Pannetier, Theo" w:date="2024-08-07T16:40:00Z" w16du:dateUtc="2024-08-07T15:40:00Z">
        <w:r w:rsidRPr="00047DA9">
          <w:rPr>
            <w:lang w:val="en-GB"/>
          </w:rPr>
          <w:t xml:space="preserve"> the </w:t>
        </w:r>
      </w:ins>
      <w:ins w:id="365" w:author="Pannetier, Theo" w:date="2024-08-07T16:41:00Z" w16du:dateUtc="2024-08-07T15:41:00Z">
        <w:r w:rsidRPr="00047DA9">
          <w:rPr>
            <w:lang w:val="en-GB"/>
          </w:rPr>
          <w:t xml:space="preserve">path to the </w:t>
        </w:r>
      </w:ins>
      <w:ins w:id="366" w:author="Pannetier, Theo" w:date="2024-08-07T16:42:00Z" w16du:dateUtc="2024-08-07T15:42:00Z">
        <w:r w:rsidRPr="00047DA9">
          <w:rPr>
            <w:lang w:val="en-GB"/>
          </w:rPr>
          <w:t>project directory, relative to the working directory.</w:t>
        </w:r>
      </w:ins>
      <w:ins w:id="367" w:author="Pannetier, Theo" w:date="2024-08-07T16:43:00Z" w16du:dateUtc="2024-08-07T15:43:00Z">
        <w:r w:rsidRPr="00047DA9">
          <w:rPr>
            <w:lang w:val="en-GB"/>
          </w:rPr>
          <w:t xml:space="preserve"> For example, using the Windows PowerShell:</w:t>
        </w:r>
      </w:ins>
    </w:p>
    <w:p w14:paraId="70D4CBFF" w14:textId="65E6B69A" w:rsidR="00766B34" w:rsidRPr="00047DA9" w:rsidRDefault="00766B34">
      <w:pPr>
        <w:ind w:left="720" w:firstLine="720"/>
        <w:rPr>
          <w:ins w:id="368" w:author="Pannetier, Theo" w:date="2024-08-07T16:44:00Z" w16du:dateUtc="2024-08-07T15:44:00Z"/>
        </w:rPr>
        <w:pPrChange w:id="369" w:author="Pannetier, Theo" w:date="2024-08-07T16:46:00Z" w16du:dateUtc="2024-08-07T15:46:00Z">
          <w:pPr>
            <w:ind w:left="720"/>
          </w:pPr>
        </w:pPrChange>
      </w:pPr>
      <w:ins w:id="370" w:author="Pannetier, Theo" w:date="2024-08-07T16:43:00Z" w16du:dateUtc="2024-08-07T15:43:00Z">
        <w:r w:rsidRPr="00047DA9">
          <w:t>c:\Programs\RangeShifter_v2.</w:t>
        </w:r>
      </w:ins>
      <w:ins w:id="371" w:author="Pannetier, Theo" w:date="2024-08-07T16:44:00Z" w16du:dateUtc="2024-08-07T15:44:00Z">
        <w:r w:rsidRPr="00047DA9">
          <w:t>1</w:t>
        </w:r>
      </w:ins>
      <w:ins w:id="372" w:author="Pannetier, Theo" w:date="2024-08-07T16:43:00Z" w16du:dateUtc="2024-08-07T15:43:00Z">
        <w:r w:rsidRPr="00047DA9">
          <w:t>.</w:t>
        </w:r>
      </w:ins>
      <w:ins w:id="373" w:author="Pannetier, Theo" w:date="2024-08-07T16:44:00Z" w16du:dateUtc="2024-08-07T15:44:00Z">
        <w:r w:rsidRPr="00047DA9">
          <w:t>0</w:t>
        </w:r>
      </w:ins>
      <w:ins w:id="374" w:author="Pannetier, Theo" w:date="2024-08-07T16:43:00Z" w16du:dateUtc="2024-08-07T15:43:00Z">
        <w:r w:rsidRPr="00047DA9">
          <w:t>   c:\Projects\Connectivity\</w:t>
        </w:r>
      </w:ins>
    </w:p>
    <w:p w14:paraId="52B82AD9" w14:textId="56778E03" w:rsidR="00766B34" w:rsidRPr="00047DA9" w:rsidRDefault="00766B34" w:rsidP="00766B34">
      <w:pPr>
        <w:ind w:left="720"/>
        <w:rPr>
          <w:ins w:id="375" w:author="Pannetier, Theo" w:date="2024-08-07T16:44:00Z" w16du:dateUtc="2024-08-07T15:44:00Z"/>
        </w:rPr>
      </w:pPr>
      <w:proofErr w:type="gramStart"/>
      <w:ins w:id="376" w:author="Pannetier, Theo" w:date="2024-08-07T16:44:00Z" w16du:dateUtc="2024-08-07T15:44:00Z">
        <w:r w:rsidRPr="00047DA9">
          <w:t>or,</w:t>
        </w:r>
        <w:proofErr w:type="gramEnd"/>
        <w:r w:rsidRPr="00047DA9">
          <w:t xml:space="preserve"> using a Unix-like shell:</w:t>
        </w:r>
      </w:ins>
    </w:p>
    <w:p w14:paraId="1A67D9A6" w14:textId="20B2CD28" w:rsidR="00766B34" w:rsidRPr="00047DA9" w:rsidRDefault="00766B34">
      <w:pPr>
        <w:ind w:left="720" w:firstLine="720"/>
        <w:rPr>
          <w:ins w:id="377" w:author="Pannetier, Theo" w:date="2024-08-07T16:45:00Z" w16du:dateUtc="2024-08-07T15:45:00Z"/>
        </w:rPr>
        <w:pPrChange w:id="378" w:author="Pannetier, Theo" w:date="2024-08-07T16:46:00Z" w16du:dateUtc="2024-08-07T15:46:00Z">
          <w:pPr>
            <w:ind w:left="720"/>
          </w:pPr>
        </w:pPrChange>
      </w:pPr>
      <w:ins w:id="379" w:author="Pannetier, Theo" w:date="2024-08-07T16:44:00Z" w16du:dateUtc="2024-08-07T15:44:00Z">
        <w:r w:rsidRPr="00047DA9">
          <w:t>./Programs/RangeShifter_v2.1.0 ./</w:t>
        </w:r>
      </w:ins>
      <w:ins w:id="380" w:author="Pannetier, Theo" w:date="2024-08-07T16:45:00Z" w16du:dateUtc="2024-08-07T15:45:00Z">
        <w:r w:rsidRPr="00047DA9">
          <w:t>Projects/Connectivity/</w:t>
        </w:r>
      </w:ins>
    </w:p>
    <w:p w14:paraId="07928BBC" w14:textId="78A6C21A" w:rsidR="00766B34" w:rsidRPr="00047DA9" w:rsidRDefault="00766B34">
      <w:pPr>
        <w:ind w:left="720"/>
        <w:rPr>
          <w:ins w:id="381" w:author="Pannetier, Theo" w:date="2024-08-07T16:47:00Z" w16du:dateUtc="2024-08-07T15:47:00Z"/>
        </w:rPr>
        <w:pPrChange w:id="382" w:author="Pannetier, Theo" w:date="2024-08-07T16:47:00Z" w16du:dateUtc="2024-08-07T15:47:00Z">
          <w:pPr>
            <w:ind w:firstLine="720"/>
          </w:pPr>
        </w:pPrChange>
      </w:pPr>
      <w:ins w:id="383" w:author="Pannetier, Theo" w:date="2024-08-07T16:45:00Z" w16du:dateUtc="2024-08-07T15:45:00Z">
        <w:r w:rsidRPr="00047DA9">
          <w:t xml:space="preserve">Please note the final back-slash character, which must </w:t>
        </w:r>
      </w:ins>
      <w:ins w:id="384" w:author="Pannetier, Theo" w:date="2024-08-07T16:46:00Z" w16du:dateUtc="2024-08-07T15:46:00Z">
        <w:r w:rsidRPr="00047DA9">
          <w:t>be included.</w:t>
        </w:r>
      </w:ins>
      <w:ins w:id="385" w:author="Pannetier, Theo" w:date="2024-08-07T16:45:00Z" w16du:dateUtc="2024-08-07T15:45:00Z">
        <w:r w:rsidRPr="00047DA9">
          <w:t xml:space="preserve"> </w:t>
        </w:r>
      </w:ins>
      <w:ins w:id="386" w:author="Pannetier, Theo" w:date="2024-08-07T16:46:00Z" w16du:dateUtc="2024-08-07T15:46:00Z">
        <w:r w:rsidRPr="00047DA9">
          <w:t>Optionally, a second argument may be passe</w:t>
        </w:r>
      </w:ins>
      <w:ins w:id="387" w:author="Pannetier, Theo" w:date="2024-08-07T16:47:00Z" w16du:dateUtc="2024-08-07T15:47:00Z">
        <w:r w:rsidRPr="00047DA9">
          <w:t>d to indicate the name of the control file, if it differs from CONTROL.txt:</w:t>
        </w:r>
      </w:ins>
    </w:p>
    <w:p w14:paraId="116F96D7" w14:textId="2F4BF6B4" w:rsidR="00766B34" w:rsidRPr="00047DA9" w:rsidRDefault="00766B34" w:rsidP="00766B34">
      <w:pPr>
        <w:ind w:left="720"/>
        <w:rPr>
          <w:ins w:id="388" w:author="Pannetier, Theo" w:date="2024-08-07T16:43:00Z" w16du:dateUtc="2024-08-07T15:43:00Z"/>
        </w:rPr>
      </w:pPr>
      <w:ins w:id="389" w:author="Pannetier, Theo" w:date="2024-08-07T16:47:00Z" w16du:dateUtc="2024-08-07T15:47:00Z">
        <w:r w:rsidRPr="00047DA9">
          <w:tab/>
          <w:t>c:\Programs\RangeShifter_v2.0.1   c:\Projects\Connectivity\   Expt1_control.txt</w:t>
        </w:r>
      </w:ins>
    </w:p>
    <w:p w14:paraId="5761A051" w14:textId="4EB2B335" w:rsidR="0067520E" w:rsidRPr="00047DA9" w:rsidDel="00766B34" w:rsidRDefault="0067520E" w:rsidP="00B35389">
      <w:pPr>
        <w:pStyle w:val="Keepnext"/>
        <w:rPr>
          <w:del w:id="390" w:author="Pannetier, Theo" w:date="2024-08-07T16:47:00Z" w16du:dateUtc="2024-08-07T15:47:00Z"/>
        </w:rPr>
      </w:pPr>
      <w:del w:id="391" w:author="Pannetier, Theo" w:date="2024-08-07T16:47:00Z" w16du:dateUtc="2024-08-07T15:47:00Z">
        <w:r w:rsidRPr="00047DA9" w:rsidDel="00766B34">
          <w:delText>There are three possible ways to invoke the batch-only version:</w:delText>
        </w:r>
      </w:del>
    </w:p>
    <w:p w14:paraId="575029B4" w14:textId="550AFBA1" w:rsidR="0067520E" w:rsidRPr="00047DA9" w:rsidDel="00766B34" w:rsidRDefault="0067520E" w:rsidP="009E434A">
      <w:pPr>
        <w:pStyle w:val="Numbered"/>
        <w:numPr>
          <w:ilvl w:val="0"/>
          <w:numId w:val="52"/>
        </w:numPr>
        <w:rPr>
          <w:del w:id="392" w:author="Pannetier, Theo" w:date="2024-08-07T16:47:00Z" w16du:dateUtc="2024-08-07T15:47:00Z"/>
        </w:rPr>
      </w:pPr>
      <w:del w:id="393" w:author="Pannetier, Theo" w:date="2024-08-07T16:47:00Z" w16du:dateUtc="2024-08-07T15:47:00Z">
        <w:r w:rsidRPr="00047DA9" w:rsidDel="00766B34">
          <w:delText xml:space="preserve">Copy the batch executable file to the working directory you wish to use, and run the program from there. As with the GUI version, the working directory is required to have three sub-folders named </w:delText>
        </w:r>
        <w:r w:rsidRPr="00047DA9" w:rsidDel="00766B34">
          <w:rPr>
            <w:i/>
          </w:rPr>
          <w:delText>Inputs</w:delText>
        </w:r>
        <w:r w:rsidRPr="00047DA9" w:rsidDel="00766B34">
          <w:delText xml:space="preserve">, </w:delText>
        </w:r>
        <w:r w:rsidRPr="00047DA9" w:rsidDel="00766B34">
          <w:rPr>
            <w:i/>
          </w:rPr>
          <w:delText>Outputs</w:delText>
        </w:r>
        <w:r w:rsidRPr="00047DA9" w:rsidDel="00766B34">
          <w:delText xml:space="preserve"> and </w:delText>
        </w:r>
        <w:r w:rsidRPr="00047DA9" w:rsidDel="00766B34">
          <w:rPr>
            <w:i/>
          </w:rPr>
          <w:delText>Output_Maps</w:delText>
        </w:r>
        <w:r w:rsidRPr="00047DA9" w:rsidDel="00766B34">
          <w:delText xml:space="preserve">. The </w:delText>
        </w:r>
        <w:r w:rsidRPr="00047DA9" w:rsidDel="00766B34">
          <w:rPr>
            <w:i/>
          </w:rPr>
          <w:delText>Control File</w:delText>
        </w:r>
        <w:r w:rsidRPr="00047DA9" w:rsidDel="00766B34">
          <w:delText xml:space="preserve"> (in the </w:delText>
        </w:r>
        <w:r w:rsidRPr="00047DA9" w:rsidDel="00766B34">
          <w:rPr>
            <w:i/>
          </w:rPr>
          <w:delText>Inputs</w:delText>
        </w:r>
        <w:r w:rsidRPr="00047DA9" w:rsidDel="00766B34">
          <w:delText xml:space="preserve"> folder)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w:delText>
        </w:r>
      </w:del>
    </w:p>
    <w:p w14:paraId="395CB5E8" w14:textId="55395754" w:rsidR="0067520E" w:rsidRPr="00047DA9" w:rsidDel="00766B34" w:rsidRDefault="0067520E" w:rsidP="00787453">
      <w:pPr>
        <w:pStyle w:val="Numbered"/>
        <w:rPr>
          <w:del w:id="394" w:author="Pannetier, Theo" w:date="2024-08-07T16:47:00Z" w16du:dateUtc="2024-08-07T15:47:00Z"/>
        </w:rPr>
      </w:pPr>
      <w:del w:id="395" w:author="Pannetier, Theo" w:date="2024-08-07T16:47:00Z" w16du:dateUtc="2024-08-07T15:47:00Z">
        <w:r w:rsidRPr="00047DA9" w:rsidDel="00766B34">
          <w:delText xml:space="preserve">Run the batch executable file from a script (or command line), passing it as </w:delText>
        </w:r>
        <w:r w:rsidRPr="00047DA9" w:rsidDel="00766B34">
          <w:rPr>
            <w:u w:val="single"/>
          </w:rPr>
          <w:delText>a single argument</w:delText>
        </w:r>
        <w:r w:rsidRPr="00047DA9" w:rsidDel="00766B34">
          <w:delText xml:space="preserve"> the full path name (including final back-slash character) of the working directory you wish to use, which must not contain any embedded spaces. As above, the </w:delText>
        </w:r>
        <w:r w:rsidRPr="00047DA9" w:rsidDel="00766B34">
          <w:rPr>
            <w:i/>
          </w:rPr>
          <w:delText>Control File</w:delText>
        </w:r>
        <w:r w:rsidRPr="00047DA9" w:rsidDel="00766B34">
          <w:delText xml:space="preserve">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 For example:</w:delText>
        </w:r>
      </w:del>
    </w:p>
    <w:p w14:paraId="34BB651E" w14:textId="6AF88E19" w:rsidR="0067520E" w:rsidRPr="00047DA9" w:rsidDel="00766B34" w:rsidRDefault="0067520E" w:rsidP="00C57BF9">
      <w:pPr>
        <w:ind w:left="720"/>
        <w:rPr>
          <w:del w:id="396" w:author="Pannetier, Theo" w:date="2024-08-07T16:47:00Z" w16du:dateUtc="2024-08-07T15:47:00Z"/>
        </w:rPr>
      </w:pPr>
      <w:del w:id="397" w:author="Pannetier, Theo" w:date="2024-08-07T16:47:00Z" w16du:dateUtc="2024-08-07T15:47:00Z">
        <w:r w:rsidRPr="00047DA9" w:rsidDel="00766B34">
          <w:delText>c:\Programs\RangeShifter_v2.0.1   c:\Projects\Connectivity\</w:delText>
        </w:r>
      </w:del>
    </w:p>
    <w:p w14:paraId="1422EF97" w14:textId="2095BC60" w:rsidR="0067520E" w:rsidRPr="00047DA9" w:rsidDel="00766B34" w:rsidRDefault="0067520E" w:rsidP="00787453">
      <w:pPr>
        <w:pStyle w:val="Numbered"/>
        <w:rPr>
          <w:del w:id="398" w:author="Pannetier, Theo" w:date="2024-08-07T16:47:00Z" w16du:dateUtc="2024-08-07T15:47:00Z"/>
        </w:rPr>
      </w:pPr>
      <w:del w:id="399" w:author="Pannetier, Theo" w:date="2024-08-07T16:47:00Z" w16du:dateUtc="2024-08-07T15:47:00Z">
        <w:r w:rsidRPr="00047DA9" w:rsidDel="00766B34">
          <w:delText xml:space="preserve">Run the batch executable file from a script (or command line), passing it </w:delText>
        </w:r>
        <w:r w:rsidRPr="00047DA9" w:rsidDel="00766B34">
          <w:rPr>
            <w:u w:val="single"/>
          </w:rPr>
          <w:delText>two arguments</w:delText>
        </w:r>
        <w:r w:rsidRPr="00047DA9" w:rsidDel="00766B34">
          <w:delText xml:space="preserve">, the first being the full path name of the working directory (as above) and the second being the name of the </w:delText>
        </w:r>
        <w:r w:rsidRPr="00047DA9" w:rsidDel="00766B34">
          <w:rPr>
            <w:i/>
          </w:rPr>
          <w:delText>Control File</w:delText>
        </w:r>
        <w:r w:rsidRPr="00047DA9" w:rsidDel="00766B34">
          <w:delText xml:space="preserve"> </w:delText>
        </w:r>
        <w:r w:rsidRPr="00047DA9" w:rsidDel="00766B34">
          <w:rPr>
            <w:u w:val="single"/>
          </w:rPr>
          <w:delText xml:space="preserve">within its </w:delText>
        </w:r>
        <w:r w:rsidRPr="00047DA9" w:rsidDel="00766B34">
          <w:rPr>
            <w:i/>
            <w:u w:val="single"/>
          </w:rPr>
          <w:delText>Inputs</w:delText>
        </w:r>
        <w:r w:rsidRPr="00047DA9" w:rsidDel="00766B34">
          <w:rPr>
            <w:u w:val="single"/>
          </w:rPr>
          <w:delText xml:space="preserve"> folder.</w:delText>
        </w:r>
        <w:r w:rsidRPr="00047DA9" w:rsidDel="00766B34">
          <w:delText xml:space="preserve"> </w:delText>
        </w:r>
        <w:r w:rsidRPr="00047DA9" w:rsidDel="00766B34">
          <w:rPr>
            <w:u w:val="single"/>
          </w:rPr>
          <w:delText xml:space="preserve">In this case, the </w:delText>
        </w:r>
        <w:r w:rsidRPr="00047DA9" w:rsidDel="00766B34">
          <w:rPr>
            <w:i/>
            <w:u w:val="single"/>
          </w:rPr>
          <w:delText>Control File</w:delText>
        </w:r>
        <w:r w:rsidRPr="00047DA9" w:rsidDel="00766B34">
          <w:rPr>
            <w:u w:val="single"/>
          </w:rPr>
          <w:delText xml:space="preserve"> may have any name, as long as it contains no embedded spaces.</w:delText>
        </w:r>
        <w:r w:rsidRPr="00047DA9" w:rsidDel="00766B34">
          <w:delText xml:space="preserve"> For example:</w:delText>
        </w:r>
      </w:del>
    </w:p>
    <w:p w14:paraId="1B4E3678" w14:textId="492C1465" w:rsidR="0067520E" w:rsidRPr="00047DA9" w:rsidDel="00766B34" w:rsidRDefault="0067520E" w:rsidP="00C57BF9">
      <w:pPr>
        <w:ind w:left="720"/>
        <w:rPr>
          <w:del w:id="400" w:author="Pannetier, Theo" w:date="2024-08-07T16:47:00Z" w16du:dateUtc="2024-08-07T15:47:00Z"/>
        </w:rPr>
      </w:pPr>
      <w:del w:id="401" w:author="Pannetier, Theo" w:date="2024-08-07T16:47:00Z" w16du:dateUtc="2024-08-07T15:47:00Z">
        <w:r w:rsidRPr="00047DA9" w:rsidDel="00766B34">
          <w:lastRenderedPageBreak/>
          <w:delText>c:\Programs\RangeShifter_v2.0.1   c:\Projects\Connectivity\   Expt1_control.txt</w:delText>
        </w:r>
      </w:del>
    </w:p>
    <w:p w14:paraId="228C5F6E" w14:textId="7254B2C9"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w:t>
      </w:r>
      <w:del w:id="402" w:author="Pannetier, Theo" w:date="2024-08-07T16:31:00Z" w16du:dateUtc="2024-08-07T15:31:00Z">
        <w:r w:rsidRPr="00047DA9" w:rsidDel="00026B6E">
          <w:delText xml:space="preserve">and optional genetic architecture file </w:delText>
        </w:r>
      </w:del>
      <w:r w:rsidRPr="00047DA9">
        <w:t xml:space="preserve">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403" w:name="_Toc180771669"/>
      <w:r w:rsidRPr="00047DA9">
        <w:t>Control file</w:t>
      </w:r>
      <w:bookmarkEnd w:id="403"/>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404" w:name="_Model_parameters"/>
      <w:bookmarkStart w:id="405" w:name="_Ref371685142"/>
      <w:bookmarkEnd w:id="404"/>
      <w:r w:rsidRPr="00047DA9">
        <w:t>Model parameters</w:t>
      </w:r>
      <w:bookmarkEnd w:id="405"/>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rsidRPr="00047DA9">
        <w:lastRenderedPageBreak/>
        <w:t xml:space="preserve">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30BB2244" w14:textId="77777777" w:rsidR="00CF0A4F" w:rsidRPr="00047DA9" w:rsidRDefault="00CF0A4F" w:rsidP="00C57BF9">
            <w:pPr>
              <w:pStyle w:val="Table11"/>
            </w:pPr>
          </w:p>
          <w:p w14:paraId="25F00696" w14:textId="05BE6F99" w:rsidR="00CF0A4F" w:rsidRPr="00047DA9" w:rsidRDefault="00CF0A4F" w:rsidP="00C57BF9">
            <w:pPr>
              <w:pStyle w:val="Table11"/>
            </w:pPr>
            <w:ins w:id="406" w:author="Pannetier, Theo" w:date="2024-08-30T09:49:00Z" w16du:dateUtc="2024-08-30T08:49:00Z">
              <w:r w:rsidRPr="00047DA9">
                <w:t>(3.0)</w:t>
              </w:r>
            </w:ins>
            <w:ins w:id="407" w:author="Pannetier, Theo" w:date="2024-08-30T09:50:00Z" w16du:dateUtc="2024-08-30T08:50:00Z">
              <w:r w:rsidRPr="00047DA9">
                <w:t xml:space="preserve"> </w:t>
              </w:r>
            </w:ins>
            <w:ins w:id="408" w:author="Pannetier, Theo" w:date="2024-08-30T09:49:00Z" w16du:dateUtc="2024-08-30T08:49:00Z">
              <w:r w:rsidRPr="00047DA9">
                <w:t>TraitsFile</w:t>
              </w:r>
            </w:ins>
          </w:p>
          <w:p w14:paraId="42398D63" w14:textId="77777777" w:rsidR="00CF0A4F" w:rsidRPr="00047DA9" w:rsidRDefault="00CF0A4F" w:rsidP="00C57BF9">
            <w:pPr>
              <w:pStyle w:val="Table11"/>
            </w:pPr>
          </w:p>
        </w:tc>
        <w:tc>
          <w:tcPr>
            <w:tcW w:w="1152" w:type="dxa"/>
          </w:tcPr>
          <w:p w14:paraId="74981B02" w14:textId="43E2E358" w:rsidR="0067520E" w:rsidRPr="00047DA9" w:rsidRDefault="00CF0A4F" w:rsidP="00C57BF9">
            <w:pPr>
              <w:pStyle w:val="Table11"/>
              <w:rPr>
                <w:ins w:id="409" w:author="Pannetier, Theo" w:date="2024-08-30T09:50:00Z" w16du:dateUtc="2024-08-30T08:50:00Z"/>
              </w:rPr>
            </w:pPr>
            <w:del w:id="410" w:author="Pannetier, Theo" w:date="2024-08-30T09:50:00Z" w16du:dateUtc="2024-08-30T08:50:00Z">
              <w:r w:rsidRPr="00047DA9" w:rsidDel="00CF0A4F">
                <w:delText>Y</w:delText>
              </w:r>
              <w:r w:rsidR="0067520E" w:rsidRPr="00047DA9" w:rsidDel="00CF0A4F">
                <w:delText>es</w:delText>
              </w:r>
            </w:del>
            <w:ins w:id="411" w:author="Pannetier, Theo" w:date="2024-08-30T09:50:00Z" w16du:dateUtc="2024-08-30T08:50:00Z">
              <w:r w:rsidRPr="00047DA9">
                <w:t>optional</w:t>
              </w:r>
            </w:ins>
          </w:p>
          <w:p w14:paraId="283D1C84" w14:textId="77777777" w:rsidR="00CF0A4F" w:rsidRPr="00047DA9" w:rsidRDefault="00CF0A4F" w:rsidP="00C57BF9">
            <w:pPr>
              <w:pStyle w:val="Table11"/>
              <w:rPr>
                <w:ins w:id="412" w:author="Pannetier, Theo" w:date="2024-08-30T09:50:00Z" w16du:dateUtc="2024-08-30T08:50:00Z"/>
              </w:rPr>
            </w:pPr>
          </w:p>
          <w:p w14:paraId="5D0569D0" w14:textId="77777777" w:rsidR="00CF0A4F" w:rsidRPr="00047DA9" w:rsidRDefault="00CF0A4F" w:rsidP="00C57BF9">
            <w:pPr>
              <w:pStyle w:val="Table11"/>
              <w:rPr>
                <w:ins w:id="413" w:author="Pannetier, Theo" w:date="2024-08-30T09:50:00Z" w16du:dateUtc="2024-08-30T08:50:00Z"/>
              </w:rPr>
            </w:pPr>
          </w:p>
          <w:p w14:paraId="34F1F013" w14:textId="0853443D" w:rsidR="00CF0A4F" w:rsidRPr="00047DA9" w:rsidRDefault="00CF0A4F" w:rsidP="00C57BF9">
            <w:pPr>
              <w:pStyle w:val="Table11"/>
            </w:pPr>
            <w:ins w:id="414" w:author="Pannetier, Theo" w:date="2024-08-30T09:50:00Z" w16du:dateUtc="2024-08-30T08:50:00Z">
              <w:r w:rsidRPr="00047DA9">
                <w:t>optional</w:t>
              </w:r>
            </w:ins>
          </w:p>
        </w:tc>
        <w:tc>
          <w:tcPr>
            <w:tcW w:w="6480" w:type="dxa"/>
          </w:tcPr>
          <w:p w14:paraId="21CA8606" w14:textId="77777777" w:rsidR="00CF0A4F" w:rsidRPr="00047DA9" w:rsidRDefault="0067520E" w:rsidP="00C57BF9">
            <w:pPr>
              <w:pStyle w:val="Table11"/>
              <w:rPr>
                <w:ins w:id="415" w:author="Pannetier, Theo" w:date="2024-08-30T09:50:00Z" w16du:dateUtc="2024-08-30T08:50:00Z"/>
              </w:rPr>
            </w:pPr>
            <w:r w:rsidRPr="00047DA9">
              <w:t xml:space="preserve">Must have matching simulation nos. to those in </w:t>
            </w:r>
            <w:r w:rsidRPr="00047DA9">
              <w:rPr>
                <w:i/>
              </w:rPr>
              <w:t>ParametersFile</w:t>
            </w:r>
            <w:r w:rsidRPr="00047DA9">
              <w:br/>
              <w:t xml:space="preserve">1 line per simulation; </w:t>
            </w:r>
            <w:del w:id="416" w:author="Pannetier, Theo" w:date="2024-06-08T12:14:00Z">
              <w:r w:rsidRPr="00047DA9" w:rsidDel="00425F33">
                <w:delText>may be NULL, but if there are heritable traits, default genome structure will be applied</w:delText>
              </w:r>
            </w:del>
            <w:ins w:id="417" w:author="Pannetier, Theo" w:date="2024-06-08T12:14:00Z">
              <w:r w:rsidR="00425F33" w:rsidRPr="00047DA9">
                <w:t xml:space="preserve">must be </w:t>
              </w:r>
            </w:ins>
            <w:ins w:id="418" w:author="Pannetier, Theo" w:date="2024-06-08T12:15:00Z">
              <w:r w:rsidR="00425F33" w:rsidRPr="00047DA9">
                <w:t>provided if any eligible trait is enabled, otherwise it must be NULL.</w:t>
              </w:r>
            </w:ins>
          </w:p>
          <w:p w14:paraId="70BCEE66" w14:textId="77777777" w:rsidR="00CF0A4F" w:rsidRPr="00047DA9" w:rsidRDefault="00CF0A4F" w:rsidP="00C57BF9">
            <w:pPr>
              <w:pStyle w:val="Table11"/>
              <w:rPr>
                <w:ins w:id="419" w:author="Pannetier, Theo" w:date="2024-08-30T09:50:00Z" w16du:dateUtc="2024-08-30T08:50:00Z"/>
              </w:rPr>
            </w:pPr>
          </w:p>
          <w:p w14:paraId="4093CBF7" w14:textId="4C9B8406" w:rsidR="00CF0A4F" w:rsidRPr="00047DA9" w:rsidRDefault="00CF0A4F" w:rsidP="00C57BF9">
            <w:pPr>
              <w:pStyle w:val="Table11"/>
            </w:pPr>
            <w:ins w:id="420" w:author="Pannetier, Theo" w:date="2024-08-30T09:50:00Z" w16du:dateUtc="2024-08-30T08:50:00Z">
              <w:r w:rsidRPr="00047DA9">
                <w:t>Must have matching simulation n</w:t>
              </w:r>
            </w:ins>
            <w:ins w:id="421" w:author="Pannetier, Theo" w:date="2024-08-30T09:51:00Z" w16du:dateUtc="2024-08-30T08:51:00Z">
              <w:r w:rsidRPr="00047DA9">
                <w:t xml:space="preserve">umbers to those in </w:t>
              </w:r>
              <w:r w:rsidRPr="00047DA9">
                <w:rPr>
                  <w:i/>
                  <w:iCs/>
                </w:rPr>
                <w:t>ParametersFile</w:t>
              </w:r>
              <w:r w:rsidRPr="00047DA9">
                <w:t>. 1 line per trait type per simulation.</w:t>
              </w:r>
            </w:ins>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422" w:name="_Toc180771670"/>
      <w:r w:rsidRPr="00047DA9">
        <w:t>Parameter files</w:t>
      </w:r>
      <w:bookmarkEnd w:id="422"/>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lastRenderedPageBreak/>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commentRangeStart w:id="423"/>
      <w:commentRangeStart w:id="424"/>
      <w:r w:rsidRPr="00047DA9">
        <w:rPr>
          <w:i/>
        </w:rPr>
        <w:t>LandNum</w:t>
      </w:r>
      <w:r w:rsidRPr="00047DA9">
        <w:t xml:space="preserve"> </w:t>
      </w:r>
      <w:commentRangeEnd w:id="423"/>
      <w:r w:rsidR="00DF2DC1" w:rsidRPr="00047DA9">
        <w:rPr>
          <w:rStyle w:val="CommentReference"/>
          <w:rFonts w:eastAsiaTheme="minorHAnsi" w:cstheme="minorBidi"/>
        </w:rPr>
        <w:commentReference w:id="423"/>
      </w:r>
      <w:commentRangeEnd w:id="424"/>
      <w:r w:rsidR="00603062" w:rsidRPr="00047DA9">
        <w:rPr>
          <w:rStyle w:val="CommentReference"/>
          <w:rFonts w:eastAsiaTheme="minorHAnsi" w:cstheme="minorBidi"/>
        </w:rPr>
        <w:commentReference w:id="424"/>
      </w:r>
      <w:r w:rsidRPr="00047DA9">
        <w:t>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xml:space="preserve">, and optional stage weights matrix files if there is stage-structured density-dependence in fecundity, development or survival. The structure of the </w:t>
      </w:r>
      <w:r w:rsidRPr="00047DA9">
        <w:lastRenderedPageBreak/>
        <w:t>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425" w:name="_Outputs"/>
      <w:bookmarkEnd w:id="425"/>
      <w:proofErr w:type="spellStart"/>
      <w:r w:rsidRPr="00047DA9">
        <w:t>GeneticsFile</w:t>
      </w:r>
      <w:proofErr w:type="spellEnd"/>
    </w:p>
    <w:p w14:paraId="6E141F84" w14:textId="3B61EAAD" w:rsidR="0067520E" w:rsidRPr="00047DA9" w:rsidRDefault="0067520E" w:rsidP="00C57BF9">
      <w:pPr>
        <w:rPr>
          <w:ins w:id="426" w:author="Pannetier, Theo" w:date="2024-08-30T09:52:00Z" w16du:dateUtc="2024-08-30T08:52:00Z"/>
        </w:rPr>
      </w:pPr>
      <w:r w:rsidRPr="00047DA9">
        <w:t xml:space="preserve">This file provides the genome-level genetics parameters to be used for the simulation. </w:t>
      </w:r>
    </w:p>
    <w:p w14:paraId="7E9BB70D" w14:textId="73D2FB64" w:rsidR="00CF0A4F" w:rsidRPr="00047DA9" w:rsidRDefault="00CF0A4F" w:rsidP="00C57BF9">
      <w:pPr>
        <w:rPr>
          <w:ins w:id="427" w:author="Pannetier, Theo" w:date="2024-08-30T09:52:00Z" w16du:dateUtc="2024-08-30T08:52:00Z"/>
          <w:i/>
          <w:iCs/>
        </w:rPr>
      </w:pPr>
      <w:proofErr w:type="spellStart"/>
      <w:ins w:id="428" w:author="Pannetier, Theo" w:date="2024-08-30T09:52:00Z" w16du:dateUtc="2024-08-30T08:52:00Z">
        <w:r w:rsidRPr="00047DA9">
          <w:rPr>
            <w:i/>
            <w:iCs/>
          </w:rPr>
          <w:t>TraitsFile</w:t>
        </w:r>
        <w:proofErr w:type="spellEnd"/>
      </w:ins>
    </w:p>
    <w:p w14:paraId="11A5062E" w14:textId="53E2001F" w:rsidR="00CF0A4F" w:rsidRPr="00047DA9" w:rsidRDefault="00CF0A4F" w:rsidP="00C57BF9">
      <w:ins w:id="429" w:author="Pannetier, Theo" w:date="2024-08-30T09:52:00Z" w16du:dateUtc="2024-08-30T08:52:00Z">
        <w:r w:rsidRPr="00047DA9">
          <w:t xml:space="preserve">This file specifies parameters specific to </w:t>
        </w:r>
      </w:ins>
      <w:ins w:id="430" w:author="Pannetier, Theo" w:date="2024-08-30T09:53:00Z" w16du:dateUtc="2024-08-30T08:53:00Z">
        <w:r w:rsidRPr="00047DA9">
          <w:t>gene-controlled traits: evolvable dispersal traits, genetic load, and neutral variation.</w:t>
        </w:r>
      </w:ins>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431" w:name="_Toc180771671"/>
      <w:r w:rsidRPr="00047DA9">
        <w:lastRenderedPageBreak/>
        <w:t>Outputs</w:t>
      </w:r>
      <w:bookmarkEnd w:id="431"/>
    </w:p>
    <w:p w14:paraId="06221D34" w14:textId="77777777" w:rsidR="0067520E" w:rsidRPr="00047DA9" w:rsidRDefault="0067520E" w:rsidP="00C57BF9">
      <w:pPr>
        <w:rPr>
          <w:szCs w:val="24"/>
        </w:rPr>
      </w:pPr>
      <w:r w:rsidRPr="00047DA9">
        <w:rPr>
          <w:szCs w:val="24"/>
        </w:rPr>
        <w:t xml:space="preserve">RangeShifter can produce eight different types of outputs, or nine for patch-based models. Each type of output can be produced at its own frequency, and the start of output of all except the </w:t>
      </w:r>
      <w:r w:rsidRPr="00047DA9">
        <w:rPr>
          <w:i/>
          <w:szCs w:val="24"/>
        </w:rPr>
        <w:t>Range</w:t>
      </w:r>
      <w:r w:rsidRPr="00047DA9">
        <w:rPr>
          <w:szCs w:val="24"/>
        </w:rPr>
        <w:t xml:space="preserve"> and </w:t>
      </w:r>
      <w:r w:rsidRPr="00047DA9">
        <w:rPr>
          <w:i/>
          <w:szCs w:val="24"/>
        </w:rPr>
        <w:t>Occupancy</w:t>
      </w:r>
      <w:r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proofErr w:type="gramStart"/>
      <w:r w:rsidRPr="00047DA9">
        <w:rPr>
          <w:szCs w:val="24"/>
        </w:rPr>
        <w:t>number, and</w:t>
      </w:r>
      <w:proofErr w:type="gramEnd"/>
      <w:r w:rsidRPr="00047DA9">
        <w:rPr>
          <w:szCs w:val="24"/>
        </w:rPr>
        <w:t xml:space="preserve"> also indicate the number of the landscape to which the output refers.</w:t>
      </w:r>
    </w:p>
    <w:p w14:paraId="65C6F9F4" w14:textId="77777777" w:rsidR="0067520E" w:rsidRPr="00047DA9" w:rsidRDefault="0067520E" w:rsidP="009E434A">
      <w:pPr>
        <w:pStyle w:val="Heading3"/>
        <w:numPr>
          <w:ilvl w:val="2"/>
          <w:numId w:val="14"/>
        </w:numPr>
      </w:pPr>
      <w:bookmarkStart w:id="432" w:name="_Toc180771672"/>
      <w:r w:rsidRPr="00047DA9">
        <w:t>Parameters</w:t>
      </w:r>
      <w:bookmarkEnd w:id="432"/>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433" w:name="_Species_range"/>
      <w:bookmarkStart w:id="434" w:name="_Toc180771673"/>
      <w:bookmarkEnd w:id="433"/>
      <w:r w:rsidRPr="00047DA9">
        <w:t>R</w:t>
      </w:r>
      <w:r w:rsidR="0067520E" w:rsidRPr="00047DA9">
        <w:t>ange</w:t>
      </w:r>
      <w:bookmarkEnd w:id="434"/>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435" w:name="_Toc180771674"/>
      <w:r w:rsidRPr="00047DA9">
        <w:lastRenderedPageBreak/>
        <w:t>Occupancy</w:t>
      </w:r>
      <w:bookmarkEnd w:id="435"/>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436" w:name="_Toc180771675"/>
      <w:r w:rsidRPr="00047DA9">
        <w:t>Populations</w:t>
      </w:r>
      <w:bookmarkEnd w:id="436"/>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437" w:name="_Individuals"/>
      <w:bookmarkStart w:id="438" w:name="_Toc180771676"/>
      <w:bookmarkEnd w:id="437"/>
      <w:r w:rsidRPr="00047DA9">
        <w:lastRenderedPageBreak/>
        <w:t>Individuals</w:t>
      </w:r>
      <w:bookmarkEnd w:id="438"/>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Pr="00047DA9" w:rsidRDefault="0067520E" w:rsidP="00787453">
      <w:pPr>
        <w:pStyle w:val="Numbered"/>
      </w:pPr>
      <w:r w:rsidRPr="00047DA9">
        <w:rPr>
          <w:i/>
        </w:rPr>
        <w:t>Stage</w:t>
      </w:r>
      <w:r w:rsidRPr="00047DA9">
        <w:t>, in case of stage structure</w:t>
      </w:r>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439" w:name="Table2"/>
      <w:r w:rsidRPr="00047DA9">
        <w:rPr>
          <w:b/>
          <w:sz w:val="22"/>
        </w:rPr>
        <w:lastRenderedPageBreak/>
        <w:t>Table 2</w:t>
      </w:r>
      <w:bookmarkEnd w:id="439"/>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Exceeded maximum age</w:t>
            </w:r>
          </w:p>
        </w:tc>
      </w:tr>
    </w:tbl>
    <w:p w14:paraId="0ACFE9F0" w14:textId="2CF3F1F0" w:rsidR="0067520E" w:rsidRPr="00047DA9" w:rsidRDefault="0067520E" w:rsidP="009E434A">
      <w:pPr>
        <w:pStyle w:val="Heading3"/>
        <w:numPr>
          <w:ilvl w:val="2"/>
          <w:numId w:val="14"/>
        </w:numPr>
      </w:pPr>
      <w:bookmarkStart w:id="440" w:name="_Toc180771677"/>
      <w:r w:rsidRPr="00047DA9">
        <w:t>Genetics</w:t>
      </w:r>
      <w:r w:rsidR="0006022B" w:rsidRPr="00047DA9">
        <w:t xml:space="preserve"> </w:t>
      </w:r>
      <w:ins w:id="441" w:author="Pannetier, Theo" w:date="2024-06-05T08:38:00Z">
        <w:r w:rsidR="0006022B" w:rsidRPr="00047DA9">
          <w:t>(in 2.0)</w:t>
        </w:r>
      </w:ins>
      <w:bookmarkEnd w:id="440"/>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442" w:name="_Genetics_(in_3.0)"/>
      <w:bookmarkStart w:id="443" w:name="_Toc180771678"/>
      <w:bookmarkEnd w:id="442"/>
      <w:r w:rsidRPr="00047DA9">
        <w:lastRenderedPageBreak/>
        <w:t>Genetics (in 3.0)</w:t>
      </w:r>
      <w:bookmarkEnd w:id="443"/>
    </w:p>
    <w:p w14:paraId="566A7224" w14:textId="3B91B473" w:rsidR="009D1A33" w:rsidRPr="00047DA9" w:rsidRDefault="009D1A33" w:rsidP="009D1A33">
      <w:pPr>
        <w:pStyle w:val="Heading3"/>
        <w:numPr>
          <w:ilvl w:val="3"/>
          <w:numId w:val="14"/>
        </w:numPr>
      </w:pPr>
      <w:bookmarkStart w:id="444" w:name="_Toc180771679"/>
      <w:r w:rsidRPr="00047DA9">
        <w:t>Sampling</w:t>
      </w:r>
      <w:bookmarkEnd w:id="444"/>
    </w:p>
    <w:p w14:paraId="66FB40BC" w14:textId="31FE777A" w:rsidR="001539B1" w:rsidRPr="00047DA9" w:rsidRDefault="001539B1" w:rsidP="0006022B">
      <w:r w:rsidRPr="00047DA9">
        <w:t>The volume of genetic output grows quickly with the number of individuals in the simulation, and it is therefore crucial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047DA9">
        <w:rPr>
          <w:i/>
          <w:iCs/>
          <w:rPrChange w:id="445" w:author="Pannetier, Theo" w:date="2024-06-05T11:58:00Z">
            <w:rPr/>
          </w:rPrChange>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pPr>
        <w:pStyle w:val="Heading3"/>
        <w:numPr>
          <w:ilvl w:val="3"/>
          <w:numId w:val="14"/>
        </w:numPr>
        <w:pPrChange w:id="446" w:author="Pannetier, Theo" w:date="2024-06-05T08:38:00Z">
          <w:pPr/>
        </w:pPrChange>
      </w:pPr>
      <w:bookmarkStart w:id="447" w:name="_Toc180771680"/>
      <w:r w:rsidRPr="00047DA9">
        <w:t>Allele values</w:t>
      </w:r>
      <w:bookmarkEnd w:id="447"/>
    </w:p>
    <w:p w14:paraId="094B483D" w14:textId="2C56B62C" w:rsidR="001539B1" w:rsidRPr="00047DA9" w:rsidRDefault="009D1A33" w:rsidP="009D1A33">
      <w:r w:rsidRPr="00047DA9">
        <w:t xml:space="preserve">This output, if enabled, will write all alleles values of the sampled individuals for the selected trait(s) to </w:t>
      </w:r>
      <w:r w:rsidRPr="00047DA9">
        <w:rPr>
          <w:i/>
          <w:iCs/>
          <w:rPrChange w:id="448" w:author="Pannetier, Theo" w:date="2024-06-05T11:35:00Z">
            <w:rPr/>
          </w:rPrChange>
        </w:rPr>
        <w:t>Sim</w:t>
      </w:r>
      <w:r w:rsidRPr="00047DA9">
        <w:rPr>
          <w:i/>
          <w:iCs/>
        </w:rPr>
        <w:t>&lt;</w:t>
      </w:r>
      <w:proofErr w:type="spellStart"/>
      <w:r w:rsidRPr="00047DA9">
        <w:rPr>
          <w:i/>
          <w:iCs/>
        </w:rPr>
        <w:t>sim_nb</w:t>
      </w:r>
      <w:proofErr w:type="spellEnd"/>
      <w:r w:rsidRPr="00047DA9">
        <w:rPr>
          <w:i/>
          <w:iCs/>
        </w:rPr>
        <w:t>&gt;</w:t>
      </w:r>
      <w:r w:rsidRPr="00047DA9">
        <w:rPr>
          <w:i/>
          <w:iCs/>
          <w:rPrChange w:id="449" w:author="Pannetier, Theo" w:date="2024-06-05T11:35:00Z">
            <w:rPr/>
          </w:rPrChange>
        </w:rPr>
        <w:t>_Land</w:t>
      </w:r>
      <w:r w:rsidRPr="00047DA9">
        <w:rPr>
          <w:i/>
          <w:iCs/>
        </w:rPr>
        <w:t>&lt;</w:t>
      </w:r>
      <w:proofErr w:type="spellStart"/>
      <w:r w:rsidRPr="00047DA9">
        <w:rPr>
          <w:i/>
          <w:iCs/>
        </w:rPr>
        <w:t>landscape_nb</w:t>
      </w:r>
      <w:proofErr w:type="spellEnd"/>
      <w:r w:rsidRPr="00047DA9">
        <w:rPr>
          <w:i/>
          <w:iCs/>
        </w:rPr>
        <w:t>&gt;</w:t>
      </w:r>
      <w:r w:rsidRPr="00047DA9">
        <w:rPr>
          <w:i/>
          <w:iCs/>
          <w:rPrChange w:id="450" w:author="Pannetier, Theo" w:date="2024-06-05T11:35:00Z">
            <w:rPr/>
          </w:rPrChange>
        </w:rPr>
        <w:t>_Rep</w:t>
      </w:r>
      <w:r w:rsidRPr="00047DA9">
        <w:rPr>
          <w:i/>
          <w:iCs/>
        </w:rPr>
        <w:t>&lt;</w:t>
      </w:r>
      <w:proofErr w:type="spellStart"/>
      <w:r w:rsidRPr="00047DA9">
        <w:rPr>
          <w:i/>
          <w:iCs/>
        </w:rPr>
        <w:t>replicate_nb</w:t>
      </w:r>
      <w:proofErr w:type="spellEnd"/>
      <w:r w:rsidRPr="00047DA9">
        <w:rPr>
          <w:i/>
          <w:iCs/>
        </w:rPr>
        <w:t>&gt;</w:t>
      </w:r>
      <w:r w:rsidRPr="00047DA9">
        <w:rPr>
          <w:i/>
          <w:iCs/>
          <w:rPrChange w:id="451" w:author="Pannetier, Theo" w:date="2024-06-05T11:35:00Z">
            <w:rPr/>
          </w:rPrChange>
        </w:rPr>
        <w:t>_</w:t>
      </w:r>
      <w:proofErr w:type="spellStart"/>
      <w:r w:rsidRPr="00047DA9">
        <w:rPr>
          <w:i/>
          <w:iCs/>
          <w:rPrChange w:id="452" w:author="Pannetier, Theo" w:date="2024-06-05T11:35:00Z">
            <w:rPr/>
          </w:rPrChange>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ins w:id="453" w:author="Pannetier, Theo" w:date="2024-08-20T16:35:00Z" w16du:dateUtc="2024-08-20T15:35:00Z"/>
          <w:lang w:val="en-GB"/>
        </w:rPr>
      </w:pPr>
      <w:r w:rsidRPr="00047DA9">
        <w:rPr>
          <w:lang w:val="en-GB"/>
        </w:rPr>
        <w:t>Value of the allele on the first chromosome</w:t>
      </w:r>
    </w:p>
    <w:p w14:paraId="06BF9715" w14:textId="3B4550B6" w:rsidR="00654EB7" w:rsidRPr="00047DA9" w:rsidRDefault="00654EB7" w:rsidP="001539B1">
      <w:pPr>
        <w:pStyle w:val="ListParagraph"/>
        <w:numPr>
          <w:ilvl w:val="0"/>
          <w:numId w:val="71"/>
        </w:numPr>
        <w:rPr>
          <w:lang w:val="en-GB"/>
        </w:rPr>
      </w:pPr>
      <w:ins w:id="454" w:author="Pannetier, Theo" w:date="2024-08-20T16:35:00Z" w16du:dateUtc="2024-08-20T15:35:00Z">
        <w:r w:rsidRPr="00047DA9">
          <w:rPr>
            <w:lang w:val="en-GB"/>
          </w:rPr>
          <w:t xml:space="preserve"> Dominance coe</w:t>
        </w:r>
      </w:ins>
      <w:ins w:id="455" w:author="Pannetier, Theo" w:date="2024-08-20T16:36:00Z" w16du:dateUtc="2024-08-20T15:36:00Z">
        <w:r w:rsidRPr="00047DA9">
          <w:rPr>
            <w:lang w:val="en-GB"/>
          </w:rPr>
          <w:t>fficient for the allele on the first chromosome (this will be 0 except for genetic fitness traits)</w:t>
        </w:r>
      </w:ins>
    </w:p>
    <w:p w14:paraId="11548C11" w14:textId="342CB098" w:rsidR="001539B1" w:rsidRPr="00047DA9" w:rsidRDefault="001539B1" w:rsidP="001539B1">
      <w:pPr>
        <w:pStyle w:val="ListParagraph"/>
        <w:numPr>
          <w:ilvl w:val="0"/>
          <w:numId w:val="71"/>
        </w:numPr>
        <w:rPr>
          <w:ins w:id="456" w:author="Pannetier, Theo" w:date="2024-08-20T16:36:00Z" w16du:dateUtc="2024-08-20T15:36:00Z"/>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ins w:id="457" w:author="Pannetier, Theo" w:date="2024-08-20T16:36:00Z" w16du:dateUtc="2024-08-20T15:36:00Z">
        <w:r w:rsidRPr="00047DA9">
          <w:rPr>
            <w:lang w:val="en-GB"/>
          </w:rPr>
          <w:t xml:space="preserve"> </w:t>
        </w:r>
      </w:ins>
      <w:r w:rsidR="006E3BD6" w:rsidRPr="00047DA9">
        <w:rPr>
          <w:lang w:val="en-GB"/>
        </w:rPr>
        <w:t>(If diploid) D</w:t>
      </w:r>
      <w:ins w:id="458" w:author="Pannetier, Theo" w:date="2024-08-20T16:36:00Z" w16du:dateUtc="2024-08-20T15:36:00Z">
        <w:r w:rsidR="00654EB7" w:rsidRPr="00047DA9">
          <w:rPr>
            <w:lang w:val="en-GB"/>
          </w:rPr>
          <w:t>ominance coefficient for the allele on the second chromosome</w:t>
        </w:r>
      </w:ins>
    </w:p>
    <w:p w14:paraId="3586C7D5" w14:textId="77777777" w:rsidR="001539B1" w:rsidRPr="00047DA9" w:rsidRDefault="001539B1">
      <w:pPr>
        <w:pPrChange w:id="459" w:author="Pannetier, Theo" w:date="2024-08-15T14:07:00Z" w16du:dateUtc="2024-08-15T13:07:00Z">
          <w:pPr>
            <w:pStyle w:val="Heading3"/>
            <w:numPr>
              <w:ilvl w:val="2"/>
              <w:numId w:val="14"/>
            </w:numPr>
          </w:pPr>
        </w:pPrChange>
      </w:pPr>
    </w:p>
    <w:p w14:paraId="38E77031" w14:textId="4F3CB503" w:rsidR="0006022B" w:rsidRPr="00047DA9" w:rsidRDefault="0006022B">
      <w:pPr>
        <w:pStyle w:val="Heading3"/>
        <w:numPr>
          <w:ilvl w:val="3"/>
          <w:numId w:val="14"/>
        </w:numPr>
        <w:pPrChange w:id="460" w:author="Pannetier, Theo" w:date="2024-06-05T08:39:00Z">
          <w:pPr/>
        </w:pPrChange>
      </w:pPr>
      <w:bookmarkStart w:id="461" w:name="_Toc180771681"/>
      <w:r w:rsidRPr="00047DA9">
        <w:t>Neutral genetics</w:t>
      </w:r>
      <w:bookmarkEnd w:id="461"/>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t>Generation</w:t>
      </w:r>
    </w:p>
    <w:p w14:paraId="7BAF2E9C" w14:textId="77777777" w:rsidR="00D32894" w:rsidRPr="00047DA9" w:rsidRDefault="00D32894" w:rsidP="00D32894">
      <w:pPr>
        <w:pStyle w:val="ListParagraph"/>
        <w:numPr>
          <w:ilvl w:val="0"/>
          <w:numId w:val="72"/>
        </w:numPr>
        <w:rPr>
          <w:lang w:val="en-GB"/>
        </w:rPr>
      </w:pPr>
      <w:r w:rsidRPr="00047DA9">
        <w:rPr>
          <w:lang w:val="en-GB"/>
        </w:rPr>
        <w:lastRenderedPageBreak/>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047DA9" w:rsidRDefault="004764A5" w:rsidP="00D32894">
      <w:pPr>
        <w:pStyle w:val="ListParagraph"/>
        <w:numPr>
          <w:ilvl w:val="0"/>
          <w:numId w:val="72"/>
        </w:numPr>
        <w:rPr>
          <w:i/>
          <w:iCs/>
          <w:lang w:val="en-GB"/>
          <w:rPrChange w:id="462" w:author="Pannetier, Theo" w:date="2024-06-05T12:08:00Z">
            <w:rPr>
              <w:i/>
              <w:iCs/>
              <w:vertAlign w:val="subscript"/>
            </w:rPr>
          </w:rPrChange>
        </w:rPr>
      </w:pPr>
      <w:r w:rsidRPr="00047DA9">
        <w:rPr>
          <w:lang w:val="en-GB"/>
        </w:rPr>
        <w:t xml:space="preserve">Weir &amp; Cockerham’s </w:t>
      </w:r>
      <w:proofErr w:type="spellStart"/>
      <w:r w:rsidR="00D32894" w:rsidRPr="00047DA9">
        <w:rPr>
          <w:i/>
          <w:iCs/>
          <w:lang w:val="en-GB"/>
          <w:rPrChange w:id="463" w:author="Pannetier, Theo" w:date="2024-06-05T12:08:00Z">
            <w:rPr/>
          </w:rPrChange>
        </w:rPr>
        <w:t>F</w:t>
      </w:r>
      <w:r w:rsidR="00D32894" w:rsidRPr="00047DA9">
        <w:rPr>
          <w:i/>
          <w:iCs/>
          <w:vertAlign w:val="subscript"/>
          <w:lang w:val="en-GB"/>
          <w:rPrChange w:id="464" w:author="Pannetier, Theo" w:date="2024-06-05T12:08:00Z">
            <w:rPr/>
          </w:rPrChange>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9C4059" w:rsidR="00D32894" w:rsidRPr="00047DA9" w:rsidRDefault="00D32894" w:rsidP="00D32894">
      <w:pPr>
        <w:pStyle w:val="ListParagraph"/>
        <w:numPr>
          <w:ilvl w:val="0"/>
          <w:numId w:val="72"/>
        </w:numPr>
        <w:rPr>
          <w:lang w:val="en-GB"/>
        </w:rPr>
      </w:pPr>
      <w:r w:rsidRPr="00047DA9">
        <w:rPr>
          <w:lang w:val="en-GB"/>
        </w:rPr>
        <w:t>Global allelic diversity, calculated as the mean number of neutral alleles per locus</w:t>
      </w:r>
      <w:r w:rsidR="007D3BBD" w:rsidRPr="00047DA9">
        <w:rPr>
          <w:lang w:val="en-GB"/>
        </w:rPr>
        <w:t xml:space="preserve"> for the entire sample.</w:t>
      </w:r>
    </w:p>
    <w:p w14:paraId="5456FF90" w14:textId="5B42C6A4" w:rsidR="00D32894" w:rsidRPr="00047DA9" w:rsidRDefault="00D32894" w:rsidP="00D32894">
      <w:pPr>
        <w:pStyle w:val="ListParagraph"/>
        <w:numPr>
          <w:ilvl w:val="0"/>
          <w:numId w:val="72"/>
        </w:numPr>
        <w:rPr>
          <w:i/>
          <w:iCs/>
          <w:lang w:val="en-GB"/>
          <w:rPrChange w:id="465" w:author="Pannetier, Theo" w:date="2024-06-05T12:10:00Z">
            <w:rPr/>
          </w:rPrChange>
        </w:rPr>
      </w:pPr>
      <w:r w:rsidRPr="00047DA9">
        <w:rPr>
          <w:lang w:val="en-GB"/>
        </w:rPr>
        <w:t>Local allelic diversity, calculated as the mean number of neutral alleles per locus</w:t>
      </w:r>
      <w:r w:rsidR="007D3BBD" w:rsidRPr="00047DA9">
        <w:rPr>
          <w:lang w:val="en-GB"/>
        </w:rPr>
        <w:t xml:space="preserve"> for each sampled patch, then averaged over patches.</w:t>
      </w:r>
    </w:p>
    <w:p w14:paraId="2897076A" w14:textId="54AA507B" w:rsidR="00D32894" w:rsidRPr="00047DA9" w:rsidRDefault="00D32894" w:rsidP="00D32894">
      <w:pPr>
        <w:pStyle w:val="ListParagraph"/>
        <w:numPr>
          <w:ilvl w:val="0"/>
          <w:numId w:val="72"/>
        </w:numPr>
        <w:rPr>
          <w:i/>
          <w:iCs/>
          <w:lang w:val="en-GB"/>
          <w:rPrChange w:id="466" w:author="Pannetier, Theo" w:date="2024-06-05T12:11:00Z">
            <w:rPr/>
          </w:rPrChange>
        </w:rPr>
      </w:pPr>
      <w:r w:rsidRPr="00047DA9">
        <w:rPr>
          <w:lang w:val="en-GB"/>
        </w:rPr>
        <w:t>Number of globally fixed alle</w:t>
      </w:r>
      <w:r w:rsidR="007D3BBD" w:rsidRPr="00047DA9">
        <w:rPr>
          <w:lang w:val="en-GB"/>
        </w:rPr>
        <w:t>les.</w:t>
      </w:r>
    </w:p>
    <w:p w14:paraId="450427A7" w14:textId="0B4F83FB" w:rsidR="00D32894" w:rsidRPr="00047DA9" w:rsidRDefault="00D32894" w:rsidP="00D32894">
      <w:pPr>
        <w:pStyle w:val="ListParagraph"/>
        <w:numPr>
          <w:ilvl w:val="0"/>
          <w:numId w:val="72"/>
        </w:numPr>
        <w:rPr>
          <w:i/>
          <w:iCs/>
          <w:lang w:val="en-GB"/>
          <w:rPrChange w:id="467" w:author="Pannetier, Theo" w:date="2024-06-05T12:11:00Z">
            <w:rPr/>
          </w:rPrChange>
        </w:rPr>
      </w:pPr>
      <w:r w:rsidRPr="00047DA9">
        <w:rPr>
          <w:lang w:val="en-GB"/>
        </w:rPr>
        <w:t>Mean number of fixed alleles per patch</w:t>
      </w:r>
      <w:r w:rsidR="007D3BBD" w:rsidRPr="00047DA9">
        <w:rPr>
          <w:lang w:val="en-GB"/>
        </w:rPr>
        <w:t xml:space="preserve">. Note that this may differ from the number of globally fixed alleles, for example if one allele is fixed </w:t>
      </w:r>
      <w:proofErr w:type="gramStart"/>
      <w:r w:rsidR="007D3BBD" w:rsidRPr="00047DA9">
        <w:rPr>
          <w:lang w:val="en-GB"/>
        </w:rPr>
        <w:t>in a given</w:t>
      </w:r>
      <w:proofErr w:type="gramEnd"/>
      <w:r w:rsidR="007D3BBD" w:rsidRPr="00047DA9">
        <w:rPr>
          <w:lang w:val="en-GB"/>
        </w:rPr>
        <w:t xml:space="preserve"> 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Observed heterozygosity H</w:t>
      </w:r>
      <w:r w:rsidRPr="00047DA9">
        <w:rPr>
          <w:vertAlign w:val="subscript"/>
          <w:lang w:val="en-GB"/>
          <w:rPrChange w:id="468" w:author="Pannetier, Theo" w:date="2024-06-05T12:12:00Z">
            <w:rPr>
              <w:rFonts w:eastAsia="Times New Roman" w:cs="Times New Roman"/>
              <w:szCs w:val="20"/>
              <w:lang w:val="en-GB"/>
            </w:rPr>
          </w:rPrChange>
        </w:rPr>
        <w:t>o</w:t>
      </w:r>
      <w:r w:rsidRPr="00047DA9">
        <w:rPr>
          <w:lang w:val="en-GB"/>
        </w:rPr>
        <w:t>, calculated as the mean number of heterozygous loci per individual per locus</w:t>
      </w:r>
      <w:r w:rsidR="00586E62" w:rsidRPr="00047DA9">
        <w:rPr>
          <w:lang w:val="en-GB"/>
        </w:rPr>
        <w:t>.</w:t>
      </w:r>
    </w:p>
    <w:p w14:paraId="490269DA" w14:textId="0CAB7D4C" w:rsidR="006E3BD6" w:rsidRPr="00047DA9" w:rsidRDefault="00357717" w:rsidP="009E3267">
      <w:pPr>
        <w:spacing w:before="100" w:beforeAutospacing="1" w:after="100" w:afterAutospacing="1" w:line="240" w:lineRule="auto"/>
        <w:jc w:val="left"/>
        <w:rPr>
          <w:iCs/>
          <w:szCs w:val="24"/>
          <w:lang w:eastAsia="en-GB"/>
        </w:rPr>
      </w:pPr>
      <w:ins w:id="469" w:author="Pannetier, Theo" w:date="2024-08-15T16:03:00Z" w16du:dateUtc="2024-08-15T15:03:00Z">
        <w:r w:rsidRPr="00047DA9">
          <w:rPr>
            <w:iCs/>
            <w:szCs w:val="24"/>
            <w:lang w:eastAsia="en-GB"/>
          </w:rPr>
          <w:t>RangeShifter estimates s</w:t>
        </w:r>
      </w:ins>
      <w:del w:id="470" w:author="Pannetier, Theo" w:date="2024-08-15T16:03:00Z" w16du:dateUtc="2024-08-15T15:03:00Z">
        <w:r w:rsidR="00D14A5D" w:rsidRPr="00047DA9" w:rsidDel="00357717">
          <w:rPr>
            <w:iCs/>
            <w:szCs w:val="24"/>
            <w:lang w:eastAsia="en-GB"/>
          </w:rPr>
          <w:delText>S</w:delText>
        </w:r>
      </w:del>
      <w:r w:rsidR="00D14A5D" w:rsidRPr="00047DA9">
        <w:rPr>
          <w:iCs/>
          <w:szCs w:val="24"/>
          <w:lang w:eastAsia="en-GB"/>
        </w:rPr>
        <w:t xml:space="preserve">tandard </w:t>
      </w:r>
      <w:r w:rsidR="00671D22" w:rsidRPr="00047DA9">
        <w:rPr>
          <w:iCs/>
          <w:szCs w:val="24"/>
          <w:lang w:eastAsia="en-GB"/>
        </w:rPr>
        <w:t>F-statistics</w:t>
      </w:r>
      <w:ins w:id="471" w:author="Pannetier, Theo" w:date="2024-08-15T16:00:00Z" w16du:dateUtc="2024-08-15T15:00:00Z">
        <w:r w:rsidRPr="00047DA9">
          <w:rPr>
            <w:iCs/>
            <w:szCs w:val="24"/>
            <w:lang w:eastAsia="en-GB"/>
          </w:rPr>
          <w:t xml:space="preserve"> </w:t>
        </w:r>
      </w:ins>
      <w:del w:id="472" w:author="Pannetier, Theo" w:date="2024-08-15T16:00:00Z" w16du:dateUtc="2024-08-15T15:00:00Z">
        <w:r w:rsidR="00671D22" w:rsidRPr="00047DA9" w:rsidDel="00357717">
          <w:rPr>
            <w:iCs/>
            <w:szCs w:val="24"/>
            <w:lang w:eastAsia="en-GB"/>
          </w:rPr>
          <w:delText xml:space="preserve"> </w:delText>
        </w:r>
      </w:del>
      <w:del w:id="473" w:author="Pannetier, Theo" w:date="2024-08-15T16:03:00Z" w16du:dateUtc="2024-08-15T15:03:00Z">
        <w:r w:rsidR="00D32894" w:rsidRPr="00047DA9" w:rsidDel="00357717">
          <w:rPr>
            <w:iCs/>
            <w:szCs w:val="24"/>
            <w:lang w:eastAsia="en-GB"/>
          </w:rPr>
          <w:delText xml:space="preserve">are calculated </w:delText>
        </w:r>
      </w:del>
      <w:r w:rsidRPr="00047DA9">
        <w:rPr>
          <w:iCs/>
          <w:szCs w:val="24"/>
          <w:lang w:eastAsia="en-GB"/>
        </w:rPr>
        <w:t xml:space="preserve">as Cockerham (1969)’s </w:t>
      </w:r>
      <w:r w:rsidRPr="00047DA9">
        <w:rPr>
          <w:i/>
          <w:szCs w:val="24"/>
          <w:lang w:eastAsia="en-GB"/>
          <w:rPrChange w:id="474" w:author="Pannetier, Theo" w:date="2024-08-15T16:05:00Z" w16du:dateUtc="2024-08-15T15:05:00Z">
            <w:rPr>
              <w:iCs/>
              <w:szCs w:val="24"/>
              <w:lang w:eastAsia="en-GB"/>
            </w:rPr>
          </w:rPrChange>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047DA9">
        <w:rPr>
          <w:iCs/>
          <w:szCs w:val="24"/>
          <w:lang w:eastAsia="en-GB"/>
        </w:rPr>
        <w:t>F</w:t>
      </w:r>
      <w:r w:rsidRPr="00047DA9">
        <w:rPr>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F</w:t>
      </w:r>
      <w:r w:rsidRPr="00047DA9">
        <w:rPr>
          <w:iCs/>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F</w:t>
      </w:r>
      <w:r w:rsidR="00AB02F6" w:rsidRPr="00047DA9">
        <w:rPr>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4E1A4579"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proofErr w:type="gramStart"/>
      <w:r w:rsidRPr="00047DA9">
        <w:rPr>
          <w:iCs/>
          <w:szCs w:val="24"/>
          <w:lang w:eastAsia="en-GB"/>
        </w:rPr>
        <w:t>absolutely possible</w:t>
      </w:r>
      <w:proofErr w:type="gramEnd"/>
      <w:r w:rsidRPr="00047DA9">
        <w:rPr>
          <w:iCs/>
          <w:szCs w:val="24"/>
          <w:lang w:eastAsia="en-GB"/>
        </w:rPr>
        <w:t xml:space="preserve"> to compute F-stats for haploid organisms – in this case, heterozygosity terms evaluate to zero. (Reminder: in RangeShifter, asexual species are always haploid, and sexual organisms are always diploid).</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B29873" w:rsidR="009E3267" w:rsidRPr="00047DA9"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proofErr w:type="gramStart"/>
      <w:r w:rsidR="00E30382" w:rsidRPr="00047DA9">
        <w:rPr>
          <w:i/>
          <w:szCs w:val="24"/>
          <w:vertAlign w:val="subscript"/>
          <w:lang w:eastAsia="en-GB"/>
        </w:rPr>
        <w:t>l,u</w:t>
      </w:r>
      <w:proofErr w:type="gramEnd"/>
      <w:r w:rsidR="00510160" w:rsidRPr="00047DA9">
        <w:rPr>
          <w:iCs/>
          <w:szCs w:val="24"/>
          <w:lang w:eastAsia="en-GB"/>
        </w:rPr>
        <w:t>:</w:t>
      </w:r>
      <w:r w:rsidR="00671D22" w:rsidRPr="00047DA9">
        <w:rPr>
          <w:iCs/>
          <w:szCs w:val="24"/>
          <w:lang w:eastAsia="en-GB"/>
        </w:rPr>
        <w:t>where</w:t>
      </w:r>
    </w:p>
    <w:p w14:paraId="64374B64" w14:textId="3C2A3887"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r>
                <w:rPr>
                  <w:rFonts w:ascii="Cambria Math" w:hAnsi="Cambria Math"/>
                  <w:szCs w:val="24"/>
                  <w:lang w:eastAsia="en-GB"/>
                </w:rPr>
                <m:t>n</m:t>
              </m:r>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f>
                <m:fPr>
                  <m:ctrlPr>
                    <w:rPr>
                      <w:rFonts w:ascii="Cambria Math" w:hAnsi="Cambria Math"/>
                      <w:iCs/>
                      <w:szCs w:val="24"/>
                      <w:lang w:eastAsia="en-GB"/>
                    </w:rPr>
                  </m:ctrlPr>
                </m:fPr>
                <m:num>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ctrlPr>
                    <w:rPr>
                      <w:rFonts w:ascii="Cambria Math" w:hAnsi="Cambria Math"/>
                      <w:i/>
                      <w:iCs/>
                      <w:szCs w:val="24"/>
                      <w:lang w:eastAsia="en-GB"/>
                    </w:rPr>
                  </m:ctrlPr>
                </m:num>
                <m:den>
                  <m:r>
                    <w:rPr>
                      <w:rFonts w:ascii="Cambria Math" w:hAnsi="Cambria Math"/>
                      <w:szCs w:val="24"/>
                      <w:lang w:eastAsia="en-GB"/>
                    </w:rPr>
                    <m:t>r</m:t>
                  </m:r>
                  <m:ctrlPr>
                    <w:rPr>
                      <w:rFonts w:ascii="Cambria Math" w:hAnsi="Cambria Math"/>
                      <w:i/>
                      <w:iCs/>
                      <w:szCs w:val="24"/>
                      <w:lang w:eastAsia="en-GB"/>
                    </w:rPr>
                  </m:ctrlPr>
                </m:den>
              </m:f>
              <m:ctrlPr>
                <w:rPr>
                  <w:rFonts w:ascii="Cambria Math" w:hAnsi="Cambria Math"/>
                  <w:i/>
                  <w:iCs/>
                  <w:szCs w:val="24"/>
                  <w:lang w:eastAsia="en-GB"/>
                </w:rPr>
              </m:ctrlPr>
            </m:e>
          </m:nary>
        </m:oMath>
      </m:oMathPara>
    </w:p>
    <w:p w14:paraId="03443147" w14:textId="73AEA2BE" w:rsidR="00441381"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1C84F1E3" w14:textId="1F92422C" w:rsidR="00801706" w:rsidRPr="00047DA9"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eastAsia="en-GB"/>
                </w:rPr>
              </m:ctrlPr>
            </m:sSubPr>
            <m:e>
              <m:sSup>
                <m:sSupPr>
                  <m:ctrlPr>
                    <w:rPr>
                      <w:rFonts w:ascii="Cambria Math" w:hAnsi="Cambria Math"/>
                      <w:i/>
                      <w:iCs/>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p>
                <m:sSupPr>
                  <m:ctrlPr>
                    <w:rPr>
                      <w:rFonts w:ascii="Cambria Math" w:hAnsi="Cambria Math"/>
                      <w:i/>
                      <w:iCs/>
                      <w:szCs w:val="24"/>
                      <w:lang w:eastAsia="en-GB"/>
                    </w:rPr>
                  </m:ctrlPr>
                </m:sSupPr>
                <m:e>
                  <m:d>
                    <m:dPr>
                      <m:ctrlPr>
                        <w:rPr>
                          <w:rFonts w:ascii="Cambria Math" w:hAnsi="Cambria Math"/>
                          <w:i/>
                          <w:iCs/>
                          <w:szCs w:val="24"/>
                          <w:lang w:eastAsia="en-GB"/>
                        </w:rPr>
                      </m:ctrlPr>
                    </m:dPr>
                    <m:e>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w:rPr>
                          <w:rFonts w:ascii="Cambria Math" w:hAnsi="Cambria Math"/>
                          <w:szCs w:val="24"/>
                          <w:lang w:eastAsia="en-GB"/>
                        </w:rPr>
                        <m:t>-</m:t>
                      </m:r>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e>
                  </m:d>
                </m:e>
                <m:sup>
                  <m:r>
                    <w:rPr>
                      <w:rFonts w:ascii="Cambria Math" w:hAnsi="Cambria Math"/>
                      <w:szCs w:val="24"/>
                      <w:lang w:eastAsia="en-GB"/>
                    </w:rPr>
                    <m:t>2</m:t>
                  </m:r>
                </m:sup>
              </m:sSup>
              <m:r>
                <m:rPr>
                  <m:lit/>
                </m:rPr>
                <w:rPr>
                  <w:rFonts w:ascii="Cambria Math" w:hAnsi="Cambria Math"/>
                  <w:szCs w:val="24"/>
                  <w:lang w:eastAsia="en-GB"/>
                </w:rPr>
                <m:t>/</m:t>
              </m:r>
              <m:ctrlPr>
                <w:rPr>
                  <w:rFonts w:ascii="Cambria Math" w:hAnsi="Cambria Math"/>
                  <w:i/>
                  <w:iCs/>
                  <w:szCs w:val="24"/>
                  <w:lang w:eastAsia="en-GB"/>
                </w:rPr>
              </m:ctrlPr>
            </m:e>
          </m:nary>
          <m:d>
            <m:dPr>
              <m:ctrlPr>
                <w:rPr>
                  <w:rFonts w:ascii="Cambria Math" w:hAnsi="Cambria Math"/>
                  <w:i/>
                  <w:iCs/>
                  <w:szCs w:val="24"/>
                  <w:lang w:eastAsia="en-GB"/>
                </w:rPr>
              </m:ctrlPr>
            </m:dPr>
            <m:e>
              <m:r>
                <w:rPr>
                  <w:rFonts w:ascii="Cambria Math" w:hAnsi="Cambria Math"/>
                  <w:szCs w:val="24"/>
                  <w:lang w:eastAsia="en-GB"/>
                </w:rPr>
                <m:t>r-1</m:t>
              </m:r>
            </m:e>
          </m:d>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202B5888" w14:textId="53BD9A63"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h</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3A0F0153" w14:textId="180B20EA" w:rsidR="00801706" w:rsidRPr="00047DA9" w:rsidRDefault="00801706" w:rsidP="00510160">
      <w:pPr>
        <w:spacing w:before="100" w:beforeAutospacing="1" w:after="100" w:afterAutospacing="1" w:line="240" w:lineRule="auto"/>
        <w:jc w:val="left"/>
        <w:rPr>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57F1D2D2" w14:textId="36C229D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047DA9"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047DA9" w:rsidRDefault="006E3BD6" w:rsidP="009E3267">
      <w:pPr>
        <w:spacing w:before="100" w:beforeAutospacing="1" w:after="100" w:afterAutospacing="1" w:line="240" w:lineRule="auto"/>
        <w:jc w:val="left"/>
        <w:rPr>
          <w:iCs/>
          <w:szCs w:val="24"/>
          <w:lang w:eastAsia="en-GB"/>
        </w:rPr>
      </w:pPr>
      <w:r w:rsidRPr="00047DA9">
        <w:rPr>
          <w:rFonts w:eastAsiaTheme="minorEastAsia" w:cstheme="minorBidi"/>
          <w:szCs w:val="24"/>
          <w:lang w:eastAsia="en-GB"/>
        </w:rPr>
        <w:t>W</w:t>
      </w:r>
      <w:r w:rsidR="00801706" w:rsidRPr="00047DA9">
        <w:rPr>
          <w:rFonts w:eastAsiaTheme="minorEastAsia" w:cstheme="minorBidi"/>
          <w:szCs w:val="24"/>
          <w:lang w:eastAsia="en-GB"/>
        </w:rPr>
        <w:t>here</w:t>
      </w:r>
      <w:r w:rsidRPr="00047DA9">
        <w:rPr>
          <w:rFonts w:eastAsiaTheme="minorEastAsia" w:cstheme="minorBidi"/>
          <w:szCs w:val="24"/>
          <w:lang w:eastAsia="en-GB"/>
        </w:rPr>
        <w:tab/>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r>
          <w:rPr>
            <w:rFonts w:ascii="Cambria Math" w:hAnsi="Cambria Math"/>
            <w:szCs w:val="24"/>
            <w:lang w:eastAsia="en-GB"/>
          </w:rPr>
          <m:t>=</m:t>
        </m:r>
        <m:f>
          <m:fPr>
            <m:ctrlPr>
              <w:rPr>
                <w:rFonts w:ascii="Cambria Math" w:hAnsi="Cambria Math"/>
                <w:iCs/>
                <w:szCs w:val="24"/>
                <w:lang w:eastAsia="en-GB"/>
              </w:rPr>
            </m:ctrlPr>
          </m:fPr>
          <m:num>
            <m:d>
              <m:dPr>
                <m:ctrlPr>
                  <w:rPr>
                    <w:rFonts w:ascii="Cambria Math" w:hAnsi="Cambria Math"/>
                    <w:iCs/>
                    <w:szCs w:val="24"/>
                    <w:lang w:eastAsia="en-GB"/>
                  </w:rPr>
                </m:ctrlPr>
              </m:dPr>
              <m:e>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r>
                  <m:rPr>
                    <m:sty m:val="p"/>
                  </m:rPr>
                  <w:rPr>
                    <w:rFonts w:ascii="Cambria Math" w:hAnsi="Cambria Math"/>
                    <w:szCs w:val="24"/>
                    <w:lang w:eastAsia="en-GB"/>
                  </w:rPr>
                  <m:t>-</m:t>
                </m:r>
                <m:nary>
                  <m:naryPr>
                    <m:chr m:val="∑"/>
                    <m:supHide m:val="1"/>
                    <m:ctrlPr>
                      <w:rPr>
                        <w:rFonts w:ascii="Cambria Math" w:hAnsi="Cambria Math"/>
                        <w:iCs/>
                        <w:szCs w:val="24"/>
                        <w:lang w:eastAsia="en-GB"/>
                      </w:rPr>
                    </m:ctrlPr>
                  </m:naryPr>
                  <m:sub>
                    <m:r>
                      <m:rPr>
                        <m:sty m:val="p"/>
                      </m:rPr>
                      <w:rPr>
                        <w:rFonts w:ascii="Cambria Math" w:hAnsi="Cambria Math"/>
                        <w:szCs w:val="24"/>
                        <w:lang w:eastAsia="en-GB"/>
                      </w:rPr>
                      <m:t>i</m:t>
                    </m:r>
                  </m:sub>
                  <m:sup/>
                  <m:e>
                    <m:f>
                      <m:fPr>
                        <m:ctrlPr>
                          <w:rPr>
                            <w:rFonts w:ascii="Cambria Math" w:hAnsi="Cambria Math"/>
                            <w:iCs/>
                            <w:szCs w:val="24"/>
                            <w:lang w:eastAsia="en-GB"/>
                          </w:rPr>
                        </m:ctrlPr>
                      </m:fPr>
                      <m:num>
                        <m:sSubSup>
                          <m:sSubSupPr>
                            <m:ctrlPr>
                              <w:rPr>
                                <w:rFonts w:ascii="Cambria Math" w:hAnsi="Cambria Math"/>
                                <w:iCs/>
                                <w:szCs w:val="24"/>
                                <w:lang w:eastAsia="en-GB"/>
                              </w:rPr>
                            </m:ctrlPr>
                          </m:sSubSupPr>
                          <m:e>
                            <m:r>
                              <m:rPr>
                                <m:sty m:val="p"/>
                              </m:rPr>
                              <w:rPr>
                                <w:rFonts w:ascii="Cambria Math" w:hAnsi="Cambria Math"/>
                                <w:szCs w:val="24"/>
                                <w:lang w:eastAsia="en-GB"/>
                              </w:rPr>
                              <m:t>n</m:t>
                            </m:r>
                          </m:e>
                          <m:sub>
                            <m:r>
                              <m:rPr>
                                <m:sty m:val="p"/>
                              </m:rPr>
                              <w:rPr>
                                <w:rFonts w:ascii="Cambria Math" w:hAnsi="Cambria Math"/>
                                <w:szCs w:val="24"/>
                                <w:lang w:eastAsia="en-GB"/>
                              </w:rPr>
                              <m:t>i</m:t>
                            </m:r>
                          </m:sub>
                          <m:sup>
                            <m:r>
                              <m:rPr>
                                <m:sty m:val="p"/>
                              </m:rPr>
                              <w:rPr>
                                <w:rFonts w:ascii="Cambria Math" w:hAnsi="Cambria Math"/>
                                <w:szCs w:val="24"/>
                                <w:lang w:eastAsia="en-GB"/>
                              </w:rPr>
                              <m:t>2</m:t>
                            </m:r>
                          </m:sup>
                        </m:sSubSup>
                      </m:num>
                      <m:den>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den>
                    </m:f>
                  </m:e>
                </m:nary>
              </m:e>
            </m:d>
            <m:ctrlPr>
              <w:rPr>
                <w:rFonts w:ascii="Cambria Math" w:hAnsi="Cambria Math"/>
                <w:i/>
                <w:iCs/>
                <w:szCs w:val="24"/>
                <w:lang w:eastAsia="en-GB"/>
              </w:rPr>
            </m:ctrlPr>
          </m:num>
          <m:den>
            <m:r>
              <m:rPr>
                <m:sty m:val="p"/>
              </m:rPr>
              <w:rPr>
                <w:rFonts w:ascii="Cambria Math" w:hAnsi="Cambria Math"/>
                <w:szCs w:val="24"/>
                <w:lang w:eastAsia="en-GB"/>
              </w:rPr>
              <m:t>r-1</m:t>
            </m:r>
          </m:den>
        </m:f>
      </m:oMath>
    </w:p>
    <w:p w14:paraId="11A2BC23" w14:textId="146849A3" w:rsidR="009E3267" w:rsidRPr="00047DA9" w:rsidRDefault="009E3267" w:rsidP="009E3267">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07B32F1E" w14:textId="758A85E4" w:rsidR="009E326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047DA9"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Pr="00047DA9" w:rsidRDefault="005857AF" w:rsidP="0006022B">
      <w:r w:rsidRPr="00047DA9">
        <w:t xml:space="preserve">The global </w:t>
      </w:r>
      <w:r w:rsidR="005117E2" w:rsidRPr="00047DA9">
        <w:t xml:space="preserve">(sample-level) </w:t>
      </w:r>
      <w:r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genome:</w:t>
      </w:r>
    </w:p>
    <w:p w14:paraId="46551144" w14:textId="0F3F5E54"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Pr="00047DA9" w:rsidRDefault="00170C5B" w:rsidP="00DD0604">
      <w:r w:rsidRPr="00047DA9">
        <w:t xml:space="preserve">Note that the </w:t>
      </w:r>
      <w:proofErr w:type="spellStart"/>
      <w:r w:rsidRPr="00047DA9">
        <w:rPr>
          <w:i/>
          <w:iCs/>
        </w:rPr>
        <w:t>F</w:t>
      </w:r>
      <w:r w:rsidRPr="00047DA9">
        <w:rPr>
          <w:i/>
          <w:iCs/>
          <w:vertAlign w:val="subscript"/>
        </w:rPr>
        <w:t>st</w:t>
      </w:r>
      <w:proofErr w:type="spellEnd"/>
      <w:r w:rsidRPr="00047DA9">
        <w:t xml:space="preserve"> can take negative values if there is more variation </w:t>
      </w:r>
      <w:r w:rsidRPr="00047DA9">
        <w:rPr>
          <w:i/>
          <w:iCs/>
        </w:rPr>
        <w:t>within</w:t>
      </w:r>
      <w:r w:rsidRPr="00047DA9">
        <w:t xml:space="preserve"> populations than between.</w:t>
      </w:r>
    </w:p>
    <w:p w14:paraId="5ED2ECF7" w14:textId="20E1149A"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48789181"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2D8ECD03" w:rsidR="00D35057" w:rsidRPr="00047DA9" w:rsidRDefault="001B4C9C" w:rsidP="0006022B">
      <w:pPr>
        <w:rPr>
          <w:vertAlign w:val="subscript"/>
        </w:rPr>
      </w:pPr>
      <w:r w:rsidRPr="00047DA9">
        <w:t xml:space="preserve">Weir </w:t>
      </w:r>
      <w:r w:rsidR="004537DA" w:rsidRPr="00047DA9">
        <w:t>and</w:t>
      </w:r>
      <w:r w:rsidRPr="00047DA9">
        <w:t xml:space="preserve"> Hill</w:t>
      </w:r>
      <w:r w:rsidR="00D35057" w:rsidRPr="00047DA9">
        <w:t xml:space="preserve"> (2002)</w:t>
      </w:r>
      <w:r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2E52FA13" w14:textId="22D031E5" w:rsidR="00D35057" w:rsidRPr="00047DA9" w:rsidRDefault="00000000" w:rsidP="0006022B">
      <m:oMathPara>
        <m:oMath>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m:t>
          </m:r>
          <w:commentRangeStart w:id="475"/>
          <m:f>
            <m:fPr>
              <m:ctrlPr>
                <w:rPr>
                  <w:rFonts w:ascii="Cambria Math" w:hAnsi="Cambria Math"/>
                </w:rPr>
              </m:ctrlPr>
            </m:fPr>
            <m:num>
              <w:bookmarkStart w:id="476" w:name="_Hlk174635304"/>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w:bookmarkEnd w:id="476"/>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w:commentRangeEnd w:id="475"/>
          <m:r>
            <m:rPr>
              <m:sty m:val="p"/>
            </m:rPr>
            <w:rPr>
              <w:rStyle w:val="CommentReference"/>
              <w:rFonts w:eastAsiaTheme="minorHAnsi" w:cstheme="minorBidi"/>
            </w:rPr>
            <w:commentReference w:id="475"/>
          </m:r>
        </m:oMath>
      </m:oMathPara>
    </w:p>
    <w:p w14:paraId="61BDC2B6" w14:textId="1FCDA2DF" w:rsidR="00D35057" w:rsidRPr="00047DA9" w:rsidRDefault="00000000" w:rsidP="00D35057">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m:oMath>
      </m:oMathPara>
    </w:p>
    <w:p w14:paraId="6396A34E" w14:textId="43B8C3EA" w:rsidR="00D35057" w:rsidRPr="00047DA9" w:rsidRDefault="00000000" w:rsidP="00D35057">
      <m:oMathPara>
        <m:oMath>
          <m:sSub>
            <m:sSubPr>
              <m:ctrlPr>
                <w:rPr>
                  <w:rFonts w:ascii="Cambria Math" w:hAnsi="Cambria Math"/>
                  <w:i/>
                </w:rPr>
              </m:ctrlPr>
            </m:sSubPr>
            <m:e>
              <m:r>
                <w:rPr>
                  <w:rFonts w:ascii="Cambria Math" w:hAnsi="Cambria Math"/>
                </w:rPr>
                <m:t>β</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i</m:t>
                      </m:r>
                    </m:sub>
                  </m:sSub>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oMath>
      </m:oMathPara>
    </w:p>
    <w:p w14:paraId="4E1D94AC" w14:textId="63F15C19" w:rsidR="00DB3655" w:rsidRPr="00047DA9" w:rsidRDefault="00DB3655" w:rsidP="00D35057">
      <w:pPr>
        <w:rPr>
          <w:i/>
          <w:iCs/>
        </w:rPr>
      </w:pPr>
      <w:r w:rsidRPr="00047DA9">
        <w:rPr>
          <w:i/>
          <w:iCs/>
        </w:rPr>
        <w:t>β</w:t>
      </w:r>
      <w:r w:rsidRPr="00047DA9">
        <w:rPr>
          <w:i/>
          <w:iCs/>
          <w:vertAlign w:val="subscript"/>
        </w:rPr>
        <w:t>W</w:t>
      </w:r>
      <w:r w:rsidRPr="00047DA9">
        <w:t xml:space="preserve"> is estimated by:</w:t>
      </w:r>
    </w:p>
    <w:p w14:paraId="611C3480" w14:textId="2EF49447" w:rsidR="00D35057" w:rsidRPr="00047DA9" w:rsidRDefault="00000000" w:rsidP="00CD5FFF">
      <w:pPr>
        <w:rPr>
          <w:i/>
        </w:rPr>
      </w:pPr>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W</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ctrlPr>
                    <w:rPr>
                      <w:rFonts w:ascii="Cambria Math" w:hAnsi="Cambria Math"/>
                      <w:i/>
                    </w:rPr>
                  </m:ctrlPr>
                </m:e>
              </m:nary>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27991817" w14:textId="7D5FF644"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2F0A662D" w14:textId="4C37F01D" w:rsidR="008148C6" w:rsidRPr="00047DA9" w:rsidRDefault="004537DA" w:rsidP="0006022B">
      <w:r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08891A21" w14:textId="1CCBE45A" w:rsidR="008148C6" w:rsidRPr="00047DA9" w:rsidRDefault="00000000" w:rsidP="0006022B">
      <w:pPr>
        <w:rPr>
          <w:rPrChange w:id="477" w:author="Pannetier, Theo" w:date="2024-08-15T17:42:00Z" w16du:dateUtc="2024-08-15T16:42:00Z">
            <w:rPr>
              <w:rFonts w:ascii="Cambria Math" w:hAnsi="Cambria Math"/>
              <w:i/>
              <w:lang w:val="en-US"/>
            </w:rPr>
          </w:rPrChange>
        </w:rPr>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475CFFD0" w14:textId="1FC89302" w:rsidR="001A071B" w:rsidRPr="00047DA9" w:rsidRDefault="00000000" w:rsidP="0006022B">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nary>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070E7254" w14:textId="77777777" w:rsidR="002B5B15" w:rsidRPr="00047DA9" w:rsidRDefault="00000000" w:rsidP="002B5B15">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5044A2AF" w14:textId="2200819B" w:rsidR="002B5B15" w:rsidRPr="00047DA9" w:rsidRDefault="00000000" w:rsidP="002B5B15">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e>
          </m:acc>
          <m:r>
            <w:rPr>
              <w:rFonts w:ascii="Cambria Math" w:hAnsi="Cambria Math"/>
            </w:rPr>
            <m:t>=1-</m:t>
          </m:r>
          <m:f>
            <m:fPr>
              <m:ctrlPr>
                <w:rPr>
                  <w:rFonts w:ascii="Cambria Math" w:hAnsi="Cambria Math"/>
                </w:rPr>
              </m:ctrlPr>
            </m:fPr>
            <m:num>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e>
                      </m:d>
                      <m:r>
                        <w:rPr>
                          <w:rFonts w:ascii="Cambria Math" w:hAnsi="Cambria Math"/>
                        </w:rPr>
                        <m:t>+</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30FA700B" w14:textId="77777777" w:rsidR="004537DA" w:rsidRPr="00047DA9" w:rsidRDefault="004537DA" w:rsidP="0006022B"/>
    <w:p w14:paraId="5AB642EA" w14:textId="742981CD" w:rsidR="00395B84" w:rsidRPr="00047DA9" w:rsidRDefault="00395B84" w:rsidP="00CA25B2">
      <w:pPr>
        <w:pStyle w:val="Heading3"/>
        <w:numPr>
          <w:ilvl w:val="3"/>
          <w:numId w:val="14"/>
        </w:numPr>
      </w:pPr>
      <w:bookmarkStart w:id="478" w:name="_Toc180771682"/>
      <w:r w:rsidRPr="00047DA9">
        <w:lastRenderedPageBreak/>
        <w:t>Per-locus neutral genetics</w:t>
      </w:r>
      <w:bookmarkEnd w:id="478"/>
    </w:p>
    <w:p w14:paraId="0BBF271E" w14:textId="3F7BD02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479" w:name="_Toc180771683"/>
      <w:r w:rsidRPr="00047DA9">
        <w:t>Pairwise patch neutral genetics</w:t>
      </w:r>
      <w:bookmarkEnd w:id="479"/>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047DA9">
        <w:rPr>
          <w:i/>
          <w:iCs/>
          <w:vertAlign w:val="subscript"/>
          <w:rPrChange w:id="480" w:author="Pannetier, Theo" w:date="2024-06-05T14:25:00Z">
            <w:rPr/>
          </w:rPrChange>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481" w:name="_Toc180771684"/>
      <w:r w:rsidRPr="00047DA9">
        <w:lastRenderedPageBreak/>
        <w:t>Traits</w:t>
      </w:r>
      <w:bookmarkEnd w:id="481"/>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482" w:name="_Toc180771685"/>
      <w:r w:rsidRPr="00047DA9">
        <w:t>Connectivity matrix</w:t>
      </w:r>
      <w:bookmarkEnd w:id="482"/>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483" w:name="_Examples_&amp;_Tutorials"/>
      <w:bookmarkEnd w:id="483"/>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484" w:name="_Heat_maps"/>
      <w:bookmarkStart w:id="485" w:name="_Toc180771686"/>
      <w:bookmarkEnd w:id="484"/>
      <w:r w:rsidRPr="00047DA9">
        <w:t>Heat maps</w:t>
      </w:r>
      <w:bookmarkEnd w:id="485"/>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3B50E7DC" w:rsidR="00C829A3" w:rsidRPr="00047DA9" w:rsidRDefault="00C829A3" w:rsidP="00C829A3">
      <w:pPr>
        <w:pStyle w:val="Heading3"/>
        <w:numPr>
          <w:ilvl w:val="2"/>
          <w:numId w:val="14"/>
        </w:numPr>
      </w:pPr>
      <w:bookmarkStart w:id="486" w:name="_Toc180771687"/>
      <w:r w:rsidRPr="00047DA9">
        <w:lastRenderedPageBreak/>
        <w:t>Log file</w:t>
      </w:r>
      <w:bookmarkEnd w:id="486"/>
    </w:p>
    <w:p w14:paraId="0459E6CE" w14:textId="5EC8679A" w:rsidR="00C829A3" w:rsidRPr="00047DA9" w:rsidRDefault="00C829A3" w:rsidP="00C829A3">
      <w:r w:rsidRPr="00047DA9">
        <w:t xml:space="preserve">When running in batch mode, an additional output file </w:t>
      </w:r>
      <w:r w:rsidRPr="00047DA9">
        <w:rPr>
          <w:i/>
        </w:rPr>
        <w:t>BatchNN_RS_log.csv</w:t>
      </w:r>
      <w:r w:rsidRPr="00047DA9">
        <w:t xml:space="preserve"> (where </w:t>
      </w:r>
      <w:r w:rsidRPr="00047DA9">
        <w:rPr>
          <w:i/>
        </w:rPr>
        <w:t>NN</w:t>
      </w:r>
      <w:r w:rsidRPr="00047DA9">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rsidRPr="00047DA9">
        <w:t xml:space="preserve">between </w:t>
      </w:r>
      <w:proofErr w:type="gramStart"/>
      <w:r w:rsidR="007F5C3D" w:rsidRPr="00047DA9">
        <w:t>files</w:t>
      </w:r>
      <w:proofErr w:type="gramEnd"/>
      <w:r w:rsidR="007F5C3D" w:rsidRPr="00047DA9">
        <w:t xml:space="preserve"> or an invalid habitat code or patch number occurs in an</w:t>
      </w:r>
      <w:r w:rsidR="00831B81" w:rsidRPr="00047DA9">
        <w:t xml:space="preserve"> input map file</w:t>
      </w:r>
      <w:r w:rsidR="007F5C3D" w:rsidRPr="00047DA9">
        <w:t xml:space="preserve">. In such cases, only the </w:t>
      </w:r>
      <w:proofErr w:type="gramStart"/>
      <w:r w:rsidR="007F5C3D" w:rsidRPr="00047DA9">
        <w:t>particular simulation</w:t>
      </w:r>
      <w:proofErr w:type="gramEnd"/>
      <w:r w:rsidR="007F5C3D" w:rsidRPr="00047DA9">
        <w:t xml:space="preserve"> will be aborted; other simulations within the batch will run normally. Error codes are listed in the </w:t>
      </w:r>
      <w:r w:rsidR="007F5C3D" w:rsidRPr="00047DA9">
        <w:rPr>
          <w:i/>
        </w:rPr>
        <w:t>Batch_error_codes.xlsx</w:t>
      </w:r>
      <w:r w:rsidR="007F5C3D" w:rsidRPr="00047DA9">
        <w:t xml:space="preserve"> file.</w:t>
      </w:r>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487" w:name="_Toc180771688"/>
      <w:r w:rsidRPr="00047DA9">
        <w:lastRenderedPageBreak/>
        <w:t>Examples &amp; Tutorials</w:t>
      </w:r>
      <w:bookmarkEnd w:id="487"/>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488" w:name="_Exercise_1"/>
      <w:bookmarkStart w:id="489" w:name="_Toc180771689"/>
      <w:bookmarkEnd w:id="488"/>
      <w:r w:rsidRPr="00047DA9">
        <w:t>Exercise 1</w:t>
      </w:r>
      <w:bookmarkEnd w:id="489"/>
      <w:r w:rsidRPr="00047DA9">
        <w:t xml:space="preserve"> </w:t>
      </w:r>
    </w:p>
    <w:p w14:paraId="47B3483B" w14:textId="0191D9FF" w:rsidR="0067520E" w:rsidRPr="00047DA9" w:rsidRDefault="00301C87" w:rsidP="009E434A">
      <w:pPr>
        <w:pStyle w:val="Heading3"/>
        <w:numPr>
          <w:ilvl w:val="2"/>
          <w:numId w:val="14"/>
        </w:numPr>
      </w:pPr>
      <w:bookmarkStart w:id="490" w:name="_Toc180771690"/>
      <w:r w:rsidRPr="00047DA9">
        <w:t>R</w:t>
      </w:r>
      <w:r w:rsidR="0067520E" w:rsidRPr="00047DA9">
        <w:t>ange expansion, long-distance dispersal and environmental stochasticity</w:t>
      </w:r>
      <w:bookmarkEnd w:id="490"/>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491" w:name="_Exercise_2"/>
      <w:bookmarkStart w:id="492" w:name="_Toc180771691"/>
      <w:bookmarkEnd w:id="491"/>
      <w:r w:rsidRPr="00047DA9">
        <w:t>Exercise 2</w:t>
      </w:r>
      <w:bookmarkEnd w:id="492"/>
      <w:r w:rsidRPr="00047DA9">
        <w:t xml:space="preserve"> </w:t>
      </w:r>
    </w:p>
    <w:p w14:paraId="2995979E" w14:textId="77777777" w:rsidR="0067520E" w:rsidRPr="00047DA9" w:rsidRDefault="0067520E" w:rsidP="009E434A">
      <w:pPr>
        <w:pStyle w:val="Heading3"/>
        <w:numPr>
          <w:ilvl w:val="2"/>
          <w:numId w:val="14"/>
        </w:numPr>
      </w:pPr>
      <w:bookmarkStart w:id="493" w:name="_Toc180771692"/>
      <w:r w:rsidRPr="00047DA9">
        <w:t>Landscape-scale connectivity, matrix permeability and dispersal behaviour</w:t>
      </w:r>
      <w:bookmarkEnd w:id="493"/>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494"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494"/>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7pt" o:ole="">
            <v:imagedata r:id="rId85" o:title=""/>
          </v:shape>
          <o:OLEObject Type="Embed" ProgID="Equation.3" ShapeID="_x0000_i1027" DrawAspect="Content" ObjectID="_1803812185" r:id="rId86"/>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495" w:name="_Exercise_3"/>
      <w:bookmarkStart w:id="496" w:name="_Toc180771693"/>
      <w:bookmarkEnd w:id="495"/>
      <w:r w:rsidRPr="00047DA9">
        <w:t>Exercise 3</w:t>
      </w:r>
      <w:bookmarkEnd w:id="496"/>
    </w:p>
    <w:p w14:paraId="14125AE0" w14:textId="77777777" w:rsidR="0067520E" w:rsidRPr="00047DA9" w:rsidRDefault="0067520E" w:rsidP="009E434A">
      <w:pPr>
        <w:pStyle w:val="Heading3"/>
        <w:numPr>
          <w:ilvl w:val="2"/>
          <w:numId w:val="14"/>
        </w:numPr>
      </w:pPr>
      <w:bookmarkStart w:id="497" w:name="_Toc180771694"/>
      <w:r w:rsidRPr="00047DA9">
        <w:t>Evolution of dispersal during range shifting</w:t>
      </w:r>
      <w:bookmarkEnd w:id="497"/>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040DA01A" w:rsidR="0067520E" w:rsidRPr="00047DA9" w:rsidRDefault="0067520E" w:rsidP="009E434A">
      <w:pPr>
        <w:pStyle w:val="Numbered"/>
        <w:keepNext/>
        <w:numPr>
          <w:ilvl w:val="0"/>
          <w:numId w:val="62"/>
        </w:numPr>
      </w:pPr>
      <w:del w:id="498" w:author="Pannetier, Theo" w:date="2024-10-19T17:43:00Z" w16du:dateUtc="2024-10-19T16:43:00Z">
        <w:r w:rsidRPr="00047DA9" w:rsidDel="008150FD">
          <w:rPr>
            <w:i/>
          </w:rPr>
          <w:delText>Starting</w:delText>
        </w:r>
        <w:r w:rsidRPr="00047DA9" w:rsidDel="008150FD">
          <w:delText xml:space="preserve"> </w:delText>
        </w:r>
        <w:r w:rsidRPr="00047DA9" w:rsidDel="008150FD">
          <w:rPr>
            <w:i/>
          </w:rPr>
          <w:delText>the</w:delText>
        </w:r>
        <w:r w:rsidRPr="00047DA9" w:rsidDel="008150FD">
          <w:delText xml:space="preserve"> </w:delText>
        </w:r>
        <w:r w:rsidRPr="00047DA9" w:rsidDel="008150FD">
          <w:rPr>
            <w:i/>
          </w:rPr>
          <w:delText>program</w:delText>
        </w:r>
      </w:del>
      <w:ins w:id="499" w:author="Pannetier, Theo" w:date="2024-10-19T17:43:00Z" w16du:dateUtc="2024-10-19T16:43:00Z">
        <w:r w:rsidR="008150FD" w:rsidRPr="00047DA9">
          <w:rPr>
            <w:i/>
          </w:rPr>
          <w:t>Setting up the project directory</w:t>
        </w:r>
      </w:ins>
    </w:p>
    <w:p w14:paraId="314067AB" w14:textId="5D594D6A" w:rsidR="0067520E" w:rsidRPr="00047DA9" w:rsidRDefault="0067520E" w:rsidP="009704C4">
      <w:pPr>
        <w:pStyle w:val="NormalIndent"/>
      </w:pPr>
      <w:del w:id="500" w:author="Pannetier, Theo" w:date="2024-10-19T17:43:00Z" w16du:dateUtc="2024-10-19T16:43:00Z">
        <w:r w:rsidRPr="00047DA9" w:rsidDel="008150FD">
          <w:delText xml:space="preserve">Double-click on the RangeShifter executable file to start the program. Click on </w:delText>
        </w:r>
        <w:r w:rsidRPr="00047DA9" w:rsidDel="008150FD">
          <w:rPr>
            <w:i/>
          </w:rPr>
          <w:delText>File </w:delText>
        </w:r>
        <w:r w:rsidRPr="00047DA9" w:rsidDel="008150FD">
          <w:rPr>
            <w:i/>
          </w:rPr>
          <w:sym w:font="Wingdings" w:char="F0E0"/>
        </w:r>
        <w:r w:rsidRPr="00047DA9" w:rsidDel="008150FD">
          <w:rPr>
            <w:i/>
          </w:rPr>
          <w:delText xml:space="preserve"> Set Directory</w:delText>
        </w:r>
        <w:r w:rsidRPr="00047DA9" w:rsidDel="008150FD">
          <w:delText xml:space="preserve"> and select the provided folder named </w:delText>
        </w:r>
        <w:r w:rsidRPr="00047DA9" w:rsidDel="008150FD">
          <w:rPr>
            <w:b/>
          </w:rPr>
          <w:delText>RS_Example3</w:delText>
        </w:r>
        <w:r w:rsidRPr="00047DA9" w:rsidDel="008150FD">
          <w:delText xml:space="preserve"> as the working directory. In the dialog </w:delText>
        </w:r>
        <w:r w:rsidRPr="00047DA9" w:rsidDel="008150FD">
          <w:rPr>
            <w:i/>
          </w:rPr>
          <w:delText>Select working directory</w:delText>
        </w:r>
        <w:r w:rsidRPr="00047DA9" w:rsidDel="008150FD">
          <w:delText xml:space="preserve">, open the folder, select any file in it (not a sub-folder) and click </w:delText>
        </w:r>
        <w:r w:rsidRPr="00047DA9" w:rsidDel="008150FD">
          <w:rPr>
            <w:i/>
          </w:rPr>
          <w:delText>Open</w:delText>
        </w:r>
        <w:r w:rsidRPr="00047DA9" w:rsidDel="008150FD">
          <w:delText>. Note that the folder must contain</w:delText>
        </w:r>
      </w:del>
      <w:ins w:id="501" w:author="Pannetier, Theo" w:date="2024-10-19T17:44:00Z" w16du:dateUtc="2024-10-19T16:44:00Z">
        <w:r w:rsidR="008150FD" w:rsidRPr="00047DA9">
          <w:t xml:space="preserve">Create a folder to contain </w:t>
        </w:r>
        <w:r w:rsidR="008150FD" w:rsidRPr="00047DA9">
          <w:lastRenderedPageBreak/>
          <w:t>the files relevant to this exercise. In this folder, create</w:t>
        </w:r>
      </w:ins>
      <w:r w:rsidRPr="00047DA9">
        <w:t xml:space="preserve">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w:t>
      </w:r>
      <w:proofErr w:type="gramStart"/>
      <w:r w:rsidRPr="00047DA9">
        <w:t>have to</w:t>
      </w:r>
      <w:proofErr w:type="gramEnd"/>
      <w:r w:rsidRPr="00047DA9">
        <w:t xml:space="preserve"> be present in the working directory.</w:t>
      </w:r>
    </w:p>
    <w:p w14:paraId="0ED5C6FE" w14:textId="77777777" w:rsidR="0067520E" w:rsidRPr="00047DA9" w:rsidRDefault="0067520E" w:rsidP="009704C4">
      <w:pPr>
        <w:pStyle w:val="Numbered"/>
        <w:keepNext/>
      </w:pPr>
      <w:r w:rsidRPr="00047DA9">
        <w:rPr>
          <w:i/>
        </w:rPr>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w:t>
      </w:r>
      <w:r w:rsidRPr="00047DA9">
        <w:lastRenderedPageBreak/>
        <w:t xml:space="preserve">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w:t>
      </w:r>
      <w:proofErr w:type="gramStart"/>
      <w:r w:rsidRPr="00047DA9">
        <w:rPr>
          <w:szCs w:val="24"/>
        </w:rPr>
        <w:t>emerges</w:t>
      </w:r>
      <w:proofErr w:type="gramEnd"/>
      <w:r w:rsidRPr="00047DA9">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502" w:name="_Exercise_4"/>
      <w:bookmarkStart w:id="503" w:name="_Ref180659943"/>
      <w:bookmarkStart w:id="504" w:name="_Ref180659957"/>
      <w:bookmarkStart w:id="505" w:name="_Ref180660055"/>
      <w:bookmarkStart w:id="506" w:name="_Toc180771695"/>
      <w:bookmarkEnd w:id="502"/>
      <w:r w:rsidRPr="00047DA9">
        <w:t>Exercise 4</w:t>
      </w:r>
      <w:bookmarkEnd w:id="503"/>
      <w:bookmarkEnd w:id="504"/>
      <w:bookmarkEnd w:id="505"/>
      <w:bookmarkEnd w:id="506"/>
      <w:r w:rsidRPr="00047DA9">
        <w:t xml:space="preserve"> </w:t>
      </w:r>
      <w:bookmarkStart w:id="507" w:name="exercise4"/>
      <w:bookmarkEnd w:id="507"/>
    </w:p>
    <w:p w14:paraId="3855E3A4" w14:textId="2B47BCDF" w:rsidR="001D2B5B" w:rsidRPr="00047DA9" w:rsidRDefault="001D2B5B" w:rsidP="001D2B5B">
      <w:pPr>
        <w:pStyle w:val="Heading3"/>
        <w:numPr>
          <w:ilvl w:val="2"/>
          <w:numId w:val="14"/>
        </w:numPr>
      </w:pPr>
      <w:bookmarkStart w:id="508" w:name="_Toc180771696"/>
      <w:r w:rsidRPr="00047DA9">
        <w:t>Landscape-scale connectivity, matrix permeability and dispersal behaviour in batch mode</w:t>
      </w:r>
      <w:bookmarkEnd w:id="508"/>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85" o:title=""/>
          </v:shape>
          <o:OLEObject Type="Embed" ProgID="Equation.3" ShapeID="_x0000_i1028" DrawAspect="Content" ObjectID="_1803812186" r:id="rId104"/>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047DA9">
        <w:rPr>
          <w:i/>
          <w:iCs/>
          <w:szCs w:val="24"/>
          <w:rPrChange w:id="509" w:author="Pannetier, Theo" w:date="2024-06-08T21:18:00Z">
            <w:rPr>
              <w:szCs w:val="24"/>
            </w:rPr>
          </w:rPrChange>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747583BD">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r w:rsidRPr="00047DA9">
        <w:rPr>
          <w:szCs w:val="24"/>
          <w:highlight w:val="yellow"/>
        </w:rPr>
        <w:lastRenderedPageBreak/>
        <w:t>Figures and R code…</w:t>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1">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510" w:name="_Toc457377030"/>
      <w:r w:rsidRPr="00047DA9">
        <w:br w:type="page"/>
      </w:r>
    </w:p>
    <w:p w14:paraId="661B5CB0" w14:textId="0AB8ED66" w:rsidR="005C0200" w:rsidRPr="00047DA9" w:rsidRDefault="005C0200" w:rsidP="005C0200">
      <w:pPr>
        <w:pStyle w:val="Heading2"/>
        <w:numPr>
          <w:ilvl w:val="1"/>
          <w:numId w:val="14"/>
        </w:numPr>
      </w:pPr>
      <w:bookmarkStart w:id="511" w:name="_Toc180771697"/>
      <w:r w:rsidRPr="00047DA9">
        <w:lastRenderedPageBreak/>
        <w:t xml:space="preserve">Exercise </w:t>
      </w:r>
      <w:bookmarkEnd w:id="510"/>
      <w:r w:rsidRPr="00047DA9">
        <w:t>5</w:t>
      </w:r>
      <w:bookmarkEnd w:id="511"/>
      <w:r w:rsidRPr="00047DA9">
        <w:t xml:space="preserve"> </w:t>
      </w:r>
    </w:p>
    <w:p w14:paraId="42BFB6B6" w14:textId="365D76E2" w:rsidR="005C0200" w:rsidRPr="00047DA9" w:rsidRDefault="005C0200" w:rsidP="005C0200">
      <w:pPr>
        <w:pStyle w:val="Heading3"/>
        <w:numPr>
          <w:ilvl w:val="2"/>
          <w:numId w:val="14"/>
        </w:numPr>
      </w:pPr>
      <w:bookmarkStart w:id="512" w:name="_Toc180771698"/>
      <w:r w:rsidRPr="00047DA9">
        <w:t>Introduction to genetics in RangeShifter v</w:t>
      </w:r>
      <w:r w:rsidR="00F3751C" w:rsidRPr="00047DA9">
        <w:t>3</w:t>
      </w:r>
      <w:bookmarkEnd w:id="512"/>
    </w:p>
    <w:p w14:paraId="0B2EFBFF" w14:textId="6489A649" w:rsidR="00F3751C" w:rsidRPr="00047DA9" w:rsidRDefault="005C0200" w:rsidP="005C0200">
      <w:pPr>
        <w:rPr>
          <w:ins w:id="513" w:author="Pannetier, Theo" w:date="2024-10-20T11:08:00Z" w16du:dateUtc="2024-10-20T10:08:00Z"/>
        </w:rPr>
      </w:pPr>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del w:id="514" w:author="Pannetier, Theo" w:date="2024-06-08T19:22:00Z">
        <w:r w:rsidRPr="00047DA9" w:rsidDel="00A27D76">
          <w:rPr>
            <w:i/>
          </w:rPr>
          <w:delText>Archfile</w:delText>
        </w:r>
      </w:del>
      <w:proofErr w:type="spellStart"/>
      <w:ins w:id="515" w:author="Pannetier, Theo" w:date="2024-06-08T19:22:00Z">
        <w:r w:rsidR="00A27D76" w:rsidRPr="00047DA9">
          <w:rPr>
            <w:i/>
          </w:rPr>
          <w:t>TraitsFile</w:t>
        </w:r>
      </w:ins>
      <w:proofErr w:type="spellEnd"/>
      <w:r w:rsidRPr="00047DA9">
        <w:t xml:space="preserve">. Additionally, you will gain further familiarity with some of the output files which RangeShifter can </w:t>
      </w:r>
      <w:r w:rsidR="00063DBF" w:rsidRPr="00047DA9">
        <w:t>produce</w:t>
      </w:r>
      <w:del w:id="516" w:author="Pannetier, Theo" w:date="2024-10-18T11:00:00Z" w16du:dateUtc="2024-10-18T10:00:00Z">
        <w:r w:rsidR="00063DBF" w:rsidRPr="00047DA9" w:rsidDel="00063DBF">
          <w:delText xml:space="preserve"> and</w:delText>
        </w:r>
        <w:r w:rsidRPr="00047DA9" w:rsidDel="00063DBF">
          <w:delText xml:space="preserve"> develop some techniques for visualising the output</w:delText>
        </w:r>
      </w:del>
      <w:r w:rsidRPr="00047DA9">
        <w:t>.</w:t>
      </w:r>
    </w:p>
    <w:p w14:paraId="631DDF16" w14:textId="18AC9399" w:rsidR="00F3751C" w:rsidRPr="00047DA9" w:rsidRDefault="00F3751C" w:rsidP="005C0200">
      <w:ins w:id="517" w:author="Pannetier, Theo" w:date="2024-10-20T11:09:00Z" w16du:dateUtc="2024-10-20T10:09:00Z">
        <w:r w:rsidRPr="00047DA9">
          <w:t>During</w:t>
        </w:r>
      </w:ins>
      <w:ins w:id="518" w:author="Pannetier, Theo" w:date="2024-10-20T11:08:00Z" w16du:dateUtc="2024-10-20T10:08:00Z">
        <w:r w:rsidRPr="00047DA9">
          <w:t xml:space="preserve"> this exercise, you will set up the inputs file from scratch. </w:t>
        </w:r>
      </w:ins>
      <w:ins w:id="519" w:author="Pannetier, Theo" w:date="2024-10-20T11:10:00Z" w16du:dateUtc="2024-10-20T10:10:00Z">
        <w:r w:rsidRPr="00047DA9">
          <w:t xml:space="preserve">A good starting point is to </w:t>
        </w:r>
      </w:ins>
      <w:ins w:id="520" w:author="Pannetier, Theo" w:date="2024-10-20T11:14:00Z" w16du:dateUtc="2024-10-20T10:14:00Z">
        <w:r w:rsidR="00CD627B" w:rsidRPr="00047DA9">
          <w:t>copy</w:t>
        </w:r>
      </w:ins>
      <w:ins w:id="521" w:author="Pannetier, Theo" w:date="2024-10-20T11:10:00Z" w16du:dateUtc="2024-10-20T10:10:00Z">
        <w:r w:rsidRPr="00047DA9">
          <w:t xml:space="preserve"> the templates in the </w:t>
        </w:r>
      </w:ins>
      <w:ins w:id="522" w:author="Pannetier, Theo" w:date="2024-10-20T11:11:00Z" w16du:dateUtc="2024-10-20T10:11:00Z">
        <w:r w:rsidRPr="00047DA9">
          <w:t xml:space="preserve">documentation spreadsheets. Note that the number of columns required changes with </w:t>
        </w:r>
      </w:ins>
      <w:ins w:id="523" w:author="Pannetier, Theo" w:date="2024-10-20T11:12:00Z" w16du:dateUtc="2024-10-20T10:12:00Z">
        <w:r w:rsidRPr="00047DA9">
          <w:t>the type of model. For example,</w:t>
        </w:r>
      </w:ins>
      <w:ins w:id="524" w:author="Pannetier, Theo" w:date="2024-10-20T11:13:00Z" w16du:dateUtc="2024-10-20T10:13:00Z">
        <w:r w:rsidR="00CD627B" w:rsidRPr="00047DA9">
          <w:t xml:space="preserve"> for specifying emigration parameters for a stage-structured model and sexual</w:t>
        </w:r>
      </w:ins>
      <w:ins w:id="525" w:author="Pannetier, Theo" w:date="2024-10-20T11:14:00Z" w16du:dateUtc="2024-10-20T10:14:00Z">
        <w:r w:rsidR="00CD627B" w:rsidRPr="00047DA9">
          <w:t xml:space="preserve"> reproduction, you would use the template in the </w:t>
        </w:r>
      </w:ins>
      <w:ins w:id="526" w:author="Pannetier, Theo" w:date="2024-10-20T11:15:00Z" w16du:dateUtc="2024-10-20T10:15:00Z">
        <w:r w:rsidR="00CD627B" w:rsidRPr="00047DA9">
          <w:t>“</w:t>
        </w:r>
      </w:ins>
      <w:ins w:id="527" w:author="Pannetier, Theo" w:date="2024-10-20T11:14:00Z" w16du:dateUtc="2024-10-20T10:14:00Z">
        <w:r w:rsidR="00CD627B" w:rsidRPr="00047DA9">
          <w:t xml:space="preserve">Stage 1, </w:t>
        </w:r>
        <w:proofErr w:type="spellStart"/>
        <w:r w:rsidR="00CD627B" w:rsidRPr="00047DA9">
          <w:t>Repr</w:t>
        </w:r>
        <w:proofErr w:type="spellEnd"/>
        <w:r w:rsidR="00CD627B" w:rsidRPr="00047DA9">
          <w:t xml:space="preserve"> 1,2” </w:t>
        </w:r>
      </w:ins>
      <w:ins w:id="528" w:author="Pannetier, Theo" w:date="2024-10-20T11:15:00Z" w16du:dateUtc="2024-10-20T10:15:00Z">
        <w:r w:rsidR="00CD627B" w:rsidRPr="00047DA9">
          <w:t xml:space="preserve">sheet of the </w:t>
        </w:r>
        <w:proofErr w:type="spellStart"/>
        <w:r w:rsidR="00CD627B" w:rsidRPr="00047DA9">
          <w:t>EmigrationFile</w:t>
        </w:r>
        <w:proofErr w:type="spellEnd"/>
        <w:r w:rsidR="00CD627B" w:rsidRPr="00047DA9">
          <w:t xml:space="preserve"> spread</w:t>
        </w:r>
      </w:ins>
      <w:ins w:id="529" w:author="Pannetier, Theo" w:date="2024-10-20T11:23:00Z" w16du:dateUtc="2024-10-20T10:23:00Z">
        <w:r w:rsidR="00B867DE" w:rsidRPr="00047DA9">
          <w:t>sheet.</w:t>
        </w:r>
      </w:ins>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w:t>
      </w:r>
      <w:ins w:id="530" w:author="Pannetier, Theo" w:date="2024-10-18T17:22:00Z" w16du:dateUtc="2024-10-18T16:22:00Z">
        <w:r w:rsidR="0061125C" w:rsidRPr="00047DA9">
          <w:t>and a resolution of 100m.</w:t>
        </w:r>
      </w:ins>
    </w:p>
    <w:p w14:paraId="050FA318" w14:textId="1E4C60FC" w:rsidR="005C0200" w:rsidRPr="00047DA9" w:rsidRDefault="005C0200" w:rsidP="005C0200">
      <w:pPr>
        <w:pStyle w:val="Normalnumbered"/>
      </w:pPr>
      <w:r w:rsidRPr="00047DA9">
        <w:t>The demography of the species is sexual (simple model) and stage-structured, having just two stages (juveniles and adults)</w:t>
      </w:r>
      <w:del w:id="531" w:author="Pannetier, Theo" w:date="2024-10-20T11:25:00Z" w16du:dateUtc="2024-10-20T10:25:00Z">
        <w:r w:rsidRPr="00047DA9" w:rsidDel="00B867DE">
          <w:delText>.</w:delText>
        </w:r>
      </w:del>
      <w:ins w:id="532" w:author="Pannetier, Theo" w:date="2024-10-20T11:25:00Z" w16du:dateUtc="2024-10-20T10:25:00Z">
        <w:r w:rsidR="00B867DE" w:rsidRPr="00047DA9">
          <w:t xml:space="preserve">. Juveniles have a transition rate of 1 and adults </w:t>
        </w:r>
      </w:ins>
      <w:ins w:id="533" w:author="Pannetier, Theo" w:date="2024-10-20T11:26:00Z" w16du:dateUtc="2024-10-20T10:26:00Z">
        <w:r w:rsidR="00B867DE" w:rsidRPr="00047DA9">
          <w:t>have a survival rate of 0.5.</w:t>
        </w:r>
      </w:ins>
      <w:r w:rsidRPr="00047DA9">
        <w:t xml:space="preserve"> </w:t>
      </w:r>
      <w:ins w:id="534" w:author="Pannetier, Theo" w:date="2024-10-20T11:34:00Z" w16du:dateUtc="2024-10-20T10:34:00Z">
        <w:r w:rsidR="00A71D3C" w:rsidRPr="00047DA9">
          <w:t>All a</w:t>
        </w:r>
      </w:ins>
      <w:ins w:id="535" w:author="Pannetier, Theo" w:date="2024-10-20T11:24:00Z" w16du:dateUtc="2024-10-20T10:24:00Z">
        <w:r w:rsidR="00B867DE" w:rsidRPr="00047DA9">
          <w:t>dult</w:t>
        </w:r>
      </w:ins>
      <w:ins w:id="536" w:author="Pannetier, Theo" w:date="2024-10-20T11:34:00Z" w16du:dateUtc="2024-10-20T10:34:00Z">
        <w:r w:rsidR="00A71D3C" w:rsidRPr="00047DA9">
          <w:t>s</w:t>
        </w:r>
      </w:ins>
      <w:ins w:id="537" w:author="Pannetier, Theo" w:date="2024-10-20T11:24:00Z" w16du:dateUtc="2024-10-20T10:24:00Z">
        <w:r w:rsidR="00B867DE" w:rsidRPr="00047DA9">
          <w:t xml:space="preserve"> </w:t>
        </w:r>
      </w:ins>
      <w:ins w:id="538" w:author="Pannetier, Theo" w:date="2024-10-20T11:34:00Z" w16du:dateUtc="2024-10-20T10:34:00Z">
        <w:r w:rsidR="00A71D3C" w:rsidRPr="00047DA9">
          <w:t xml:space="preserve">reproduce every year, </w:t>
        </w:r>
      </w:ins>
      <w:ins w:id="539" w:author="Pannetier, Theo" w:date="2024-10-20T11:24:00Z" w16du:dateUtc="2024-10-20T10:24:00Z">
        <w:r w:rsidR="00B867DE" w:rsidRPr="00047DA9">
          <w:t>m</w:t>
        </w:r>
      </w:ins>
      <w:del w:id="540" w:author="Pannetier, Theo" w:date="2024-10-20T11:24:00Z" w16du:dateUtc="2024-10-20T10:24:00Z">
        <w:r w:rsidRPr="00047DA9" w:rsidDel="00B867DE">
          <w:delText>M</w:delText>
        </w:r>
      </w:del>
      <w:r w:rsidRPr="00047DA9">
        <w:t xml:space="preserve">aximum fecundity is 6.0 (set in the </w:t>
      </w:r>
      <w:proofErr w:type="spellStart"/>
      <w:r w:rsidRPr="00047DA9">
        <w:rPr>
          <w:i/>
        </w:rPr>
        <w:t>TransMatrixFile</w:t>
      </w:r>
      <w:proofErr w:type="spellEnd"/>
      <w:r w:rsidRPr="00047DA9">
        <w:t>) and density-dependent (but not stage-dependent)</w:t>
      </w:r>
      <w:ins w:id="541" w:author="Pannetier, Theo" w:date="2024-10-20T11:35:00Z" w16du:dateUtc="2024-10-20T10:35:00Z">
        <w:r w:rsidR="00A71D3C" w:rsidRPr="00047DA9">
          <w:t>.</w:t>
        </w:r>
      </w:ins>
      <w:ins w:id="542" w:author="Pannetier, Theo" w:date="2024-10-20T11:24:00Z" w16du:dateUtc="2024-10-20T10:24:00Z">
        <w:r w:rsidR="00B867DE" w:rsidRPr="00047DA9">
          <w:t xml:space="preserve"> </w:t>
        </w:r>
      </w:ins>
      <w:ins w:id="543" w:author="Pannetier, Theo" w:date="2024-10-20T11:35:00Z" w16du:dateUtc="2024-10-20T10:35:00Z">
        <w:r w:rsidR="00A71D3C" w:rsidRPr="00047DA9">
          <w:t>F</w:t>
        </w:r>
      </w:ins>
      <w:ins w:id="544" w:author="Pannetier, Theo" w:date="2024-10-20T11:24:00Z" w16du:dateUtc="2024-10-20T10:24:00Z">
        <w:r w:rsidR="00B867DE" w:rsidRPr="00047DA9">
          <w:t>ecundity is 0 for juveniles</w:t>
        </w:r>
      </w:ins>
      <w:r w:rsidRPr="00047DA9">
        <w:t xml:space="preserve">. </w:t>
      </w:r>
      <w:ins w:id="545" w:author="Pannetier, Theo" w:date="2024-10-20T11:35:00Z" w16du:dateUtc="2024-10-20T10:35:00Z">
        <w:r w:rsidR="00A71D3C" w:rsidRPr="00047DA9">
          <w:t>All juveniles become adult every year (</w:t>
        </w:r>
      </w:ins>
      <w:ins w:id="546" w:author="Pannetier, Theo" w:date="2024-10-20T11:36:00Z" w16du:dateUtc="2024-10-20T10:36:00Z">
        <w:r w:rsidR="00A71D3C" w:rsidRPr="00047DA9">
          <w:t>transition rate = 1</w:t>
        </w:r>
      </w:ins>
      <w:ins w:id="547" w:author="Pannetier, Theo" w:date="2024-10-20T11:35:00Z" w16du:dateUtc="2024-10-20T10:35:00Z">
        <w:r w:rsidR="00A71D3C" w:rsidRPr="00047DA9">
          <w:t>)</w:t>
        </w:r>
      </w:ins>
      <w:ins w:id="548" w:author="Pannetier, Theo" w:date="2024-10-20T11:36:00Z" w16du:dateUtc="2024-10-20T10:36:00Z">
        <w:r w:rsidR="00A71D3C" w:rsidRPr="00047DA9">
          <w:t xml:space="preserve">. </w:t>
        </w:r>
      </w:ins>
      <w:ins w:id="549" w:author="Pannetier, Theo" w:date="2024-10-20T11:37:00Z" w16du:dateUtc="2024-10-20T10:37:00Z">
        <w:r w:rsidR="00A71D3C" w:rsidRPr="00047DA9">
          <w:t>Survival occurs annually and a</w:t>
        </w:r>
      </w:ins>
      <w:ins w:id="550" w:author="Pannetier, Theo" w:date="2024-10-20T11:36:00Z" w16du:dateUtc="2024-10-20T10:36:00Z">
        <w:r w:rsidR="00A71D3C" w:rsidRPr="00047DA9">
          <w:t>dults have a survival rate of 0.75.</w:t>
        </w:r>
      </w:ins>
      <w:ins w:id="551" w:author="Pannetier, Theo" w:date="2024-10-20T11:35:00Z" w16du:dateUtc="2024-10-20T10:35:00Z">
        <w:r w:rsidR="00A71D3C" w:rsidRPr="00047DA9">
          <w:t xml:space="preserve"> </w:t>
        </w:r>
      </w:ins>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2A7B9E2B" w:rsidR="00A27D76" w:rsidRPr="00047DA9" w:rsidRDefault="005C0200" w:rsidP="005C0200">
      <w:pPr>
        <w:pStyle w:val="Normalnumbered"/>
        <w:rPr>
          <w:ins w:id="552" w:author="Pannetier, Theo" w:date="2024-06-08T19:23:00Z"/>
        </w:rPr>
      </w:pPr>
      <w:r w:rsidRPr="00047DA9">
        <w:t xml:space="preserve">Emigration is density-dependent, sex-dependent and exhibits individual variability. Only the juvenile stage may emigrate. </w:t>
      </w:r>
      <w:ins w:id="553" w:author="Pannetier, Theo" w:date="2024-10-20T11:39:00Z" w16du:dateUtc="2024-10-20T10:39:00Z">
        <w:r w:rsidR="000A6E75" w:rsidRPr="00047DA9">
          <w:t>All three traits (</w:t>
        </w:r>
      </w:ins>
      <w:ins w:id="554" w:author="Pannetier, Theo" w:date="2024-10-20T11:51:00Z" w16du:dateUtc="2024-10-20T10:51:00Z">
        <w:r w:rsidR="008067DE" w:rsidRPr="00047DA9">
          <w:t xml:space="preserve">initial probability </w:t>
        </w:r>
      </w:ins>
      <w:ins w:id="555" w:author="Pannetier, Theo" w:date="2024-10-20T11:40:00Z" w16du:dateUtc="2024-10-20T10:40:00Z">
        <w:r w:rsidR="000A6E75" w:rsidRPr="00047DA9">
          <w:t>D</w:t>
        </w:r>
      </w:ins>
      <w:ins w:id="556" w:author="Pannetier, Theo" w:date="2024-10-20T11:39:00Z" w16du:dateUtc="2024-10-20T10:39:00Z">
        <w:r w:rsidR="000A6E75" w:rsidRPr="00047DA9">
          <w:rPr>
            <w:vertAlign w:val="subscript"/>
          </w:rPr>
          <w:t>0</w:t>
        </w:r>
        <w:r w:rsidR="000A6E75" w:rsidRPr="00047DA9">
          <w:t xml:space="preserve">, </w:t>
        </w:r>
      </w:ins>
      <w:ins w:id="557" w:author="Pannetier, Theo" w:date="2024-10-20T11:51:00Z" w16du:dateUtc="2024-10-20T10:51:00Z">
        <w:r w:rsidR="008067DE" w:rsidRPr="00047DA9">
          <w:t>density-dependence slope A</w:t>
        </w:r>
      </w:ins>
      <w:ins w:id="558" w:author="Pannetier, Theo" w:date="2024-10-20T11:39:00Z" w16du:dateUtc="2024-10-20T10:39:00Z">
        <w:r w:rsidR="000A6E75" w:rsidRPr="00047DA9">
          <w:t xml:space="preserve">lpha and </w:t>
        </w:r>
      </w:ins>
      <w:ins w:id="559" w:author="Pannetier, Theo" w:date="2024-10-20T11:51:00Z" w16du:dateUtc="2024-10-20T10:51:00Z">
        <w:r w:rsidR="008067DE" w:rsidRPr="00047DA9">
          <w:t>inflexion point B</w:t>
        </w:r>
      </w:ins>
      <w:ins w:id="560" w:author="Pannetier, Theo" w:date="2024-10-20T11:39:00Z" w16du:dateUtc="2024-10-20T10:39:00Z">
        <w:r w:rsidR="000A6E75" w:rsidRPr="00047DA9">
          <w:t xml:space="preserve">eta) evolve </w:t>
        </w:r>
      </w:ins>
      <w:ins w:id="561" w:author="Pannetier, Theo" w:date="2024-10-20T11:40:00Z" w16du:dateUtc="2024-10-20T10:40:00Z">
        <w:r w:rsidR="000A6E75" w:rsidRPr="00047DA9">
          <w:t>and t</w:t>
        </w:r>
      </w:ins>
      <w:del w:id="562" w:author="Pannetier, Theo" w:date="2024-10-20T11:40:00Z" w16du:dateUtc="2024-10-20T10:40:00Z">
        <w:r w:rsidRPr="00047DA9" w:rsidDel="000A6E75">
          <w:delText>T</w:delText>
        </w:r>
      </w:del>
      <w:r w:rsidRPr="00047DA9">
        <w:t xml:space="preserve">he initial trait distributions </w:t>
      </w:r>
      <w:del w:id="563" w:author="Pannetier, Theo" w:date="2024-06-08T19:21:00Z">
        <w:r w:rsidRPr="00047DA9" w:rsidDel="00A27D76">
          <w:delText xml:space="preserve">are </w:delText>
        </w:r>
      </w:del>
      <w:ins w:id="564" w:author="Pannetier, Theo" w:date="2024-06-08T19:21:00Z">
        <w:r w:rsidR="00A27D76" w:rsidRPr="00047DA9">
          <w:t>(</w:t>
        </w:r>
      </w:ins>
      <w:r w:rsidRPr="00047DA9">
        <w:t>the same for both sexes</w:t>
      </w:r>
      <w:ins w:id="565" w:author="Pannetier, Theo" w:date="2024-06-08T19:21:00Z">
        <w:r w:rsidR="00A27D76" w:rsidRPr="00047DA9">
          <w:t>)</w:t>
        </w:r>
      </w:ins>
      <w:del w:id="566" w:author="Pannetier, Theo" w:date="2024-06-08T19:21:00Z">
        <w:r w:rsidRPr="00047DA9" w:rsidDel="00A27D76">
          <w:delText xml:space="preserve">, and </w:delText>
        </w:r>
      </w:del>
      <w:r w:rsidRPr="00047DA9">
        <w:t xml:space="preserve">should be </w:t>
      </w:r>
      <w:ins w:id="567" w:author="Pannetier, Theo" w:date="2024-06-08T19:21:00Z">
        <w:r w:rsidR="00A27D76" w:rsidRPr="00047DA9">
          <w:t>normal distributions with the following parameters:</w:t>
        </w:r>
      </w:ins>
      <w:del w:id="568" w:author="Pannetier, Theo" w:date="2024-06-08T19:23:00Z">
        <w:r w:rsidRPr="00047DA9" w:rsidDel="00A27D76">
          <w:delText xml:space="preserve">set as follows </w:delText>
        </w:r>
      </w:del>
    </w:p>
    <w:p w14:paraId="4022BC0A" w14:textId="553F8676" w:rsidR="00A27D76" w:rsidRPr="00047DA9" w:rsidRDefault="005C0200" w:rsidP="00A27D76">
      <w:pPr>
        <w:pStyle w:val="Normalnumbered"/>
        <w:numPr>
          <w:ilvl w:val="1"/>
          <w:numId w:val="65"/>
        </w:numPr>
        <w:rPr>
          <w:rPrChange w:id="569" w:author="Pannetier, Theo" w:date="2024-06-08T19:23:00Z">
            <w:rPr>
              <w:i/>
            </w:rPr>
          </w:rPrChange>
        </w:r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047DA9" w:rsidRDefault="00A27D76" w:rsidP="00A27D76">
      <w:pPr>
        <w:pStyle w:val="Normalnumbered"/>
        <w:numPr>
          <w:ilvl w:val="1"/>
          <w:numId w:val="65"/>
        </w:numPr>
        <w:rPr>
          <w:ins w:id="570" w:author="Pannetier, Theo" w:date="2024-06-08T19:24:00Z"/>
          <w:rPrChange w:id="571" w:author="Pannetier, Theo" w:date="2024-06-08T19:24:00Z">
            <w:rPr>
              <w:ins w:id="572" w:author="Pannetier, Theo" w:date="2024-06-08T19:24:00Z"/>
              <w:i/>
            </w:rPr>
          </w:rPrChange>
        </w:r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pPr>
        <w:pStyle w:val="Normalnumbered"/>
        <w:numPr>
          <w:ilvl w:val="1"/>
          <w:numId w:val="65"/>
        </w:numPr>
        <w:pPrChange w:id="573" w:author="Pannetier, Theo" w:date="2024-06-08T19:23:00Z">
          <w:pPr>
            <w:pStyle w:val="Normalnumbered"/>
          </w:pPr>
        </w:pPrChange>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610D0308" w14:textId="6F84CEDA" w:rsidR="00A27D76" w:rsidRPr="00047DA9" w:rsidDel="00A27D76" w:rsidRDefault="005C0200" w:rsidP="00A27D76">
      <w:pPr>
        <w:pStyle w:val="Normalnumbered"/>
        <w:rPr>
          <w:del w:id="574" w:author="Pannetier, Theo" w:date="2024-06-08T19:26:00Z"/>
          <w:moveTo w:id="575" w:author="Pannetier, Theo" w:date="2024-06-08T19:26:00Z"/>
        </w:rPr>
      </w:pPr>
      <w:r w:rsidRPr="00047DA9">
        <w:t xml:space="preserve">Settlement is density-dependent, sex-dependent and exhibits individual variability </w:t>
      </w:r>
      <w:del w:id="576" w:author="Pannetier, Theo" w:date="2024-10-20T11:42:00Z" w16du:dateUtc="2024-10-20T10:42:00Z">
        <w:r w:rsidRPr="00047DA9" w:rsidDel="000A6E75">
          <w:delText xml:space="preserve">in </w:delText>
        </w:r>
      </w:del>
      <w:ins w:id="577" w:author="Pannetier, Theo" w:date="2024-10-20T11:42:00Z" w16du:dateUtc="2024-10-20T10:42:00Z">
        <w:r w:rsidR="000A6E75" w:rsidRPr="00047DA9">
          <w:t xml:space="preserve">and </w:t>
        </w:r>
      </w:ins>
      <w:r w:rsidRPr="00047DA9">
        <w:t xml:space="preserve">density dependence. </w:t>
      </w:r>
      <w:del w:id="578" w:author="Pannetier, Theo" w:date="2024-06-08T19:26:00Z">
        <w:r w:rsidRPr="00047DA9" w:rsidDel="00A27D76">
          <w:delText xml:space="preserve">The initial trait distributions are the same for both sexes, and should be set as follows </w:delText>
        </w:r>
        <w:r w:rsidRPr="00047DA9" w:rsidDel="00A27D76">
          <w:rPr>
            <w:i/>
          </w:rPr>
          <w:delText>S0Mean</w:delText>
        </w:r>
        <w:r w:rsidRPr="00047DA9" w:rsidDel="00A27D76">
          <w:delText xml:space="preserve"> = 0.75, </w:delText>
        </w:r>
        <w:r w:rsidRPr="00047DA9" w:rsidDel="00A27D76">
          <w:rPr>
            <w:i/>
          </w:rPr>
          <w:delText>S0SD</w:delText>
        </w:r>
        <w:r w:rsidRPr="00047DA9" w:rsidDel="00A27D76">
          <w:delText xml:space="preserve"> = 0.1, </w:delText>
        </w:r>
        <w:r w:rsidRPr="00047DA9" w:rsidDel="00A27D76">
          <w:rPr>
            <w:i/>
          </w:rPr>
          <w:delText>S0Scale</w:delText>
        </w:r>
        <w:r w:rsidRPr="00047DA9" w:rsidDel="00A27D76">
          <w:delText> = 0.1,</w:delText>
        </w:r>
        <w:r w:rsidRPr="00047DA9" w:rsidDel="00A27D76">
          <w:rPr>
            <w:i/>
          </w:rPr>
          <w:delText xml:space="preserve"> AlphaSMean</w:delText>
        </w:r>
        <w:r w:rsidRPr="00047DA9" w:rsidDel="00A27D76">
          <w:delText> = </w:delText>
        </w:r>
        <w:r w:rsidRPr="00047DA9" w:rsidDel="00A27D76">
          <w:rPr>
            <w:b/>
          </w:rPr>
          <w:noBreakHyphen/>
        </w:r>
        <w:r w:rsidRPr="00047DA9" w:rsidDel="00A27D76">
          <w:delText xml:space="preserve">10.0 (note negative sign), </w:delText>
        </w:r>
        <w:r w:rsidRPr="00047DA9" w:rsidDel="00A27D76">
          <w:rPr>
            <w:i/>
          </w:rPr>
          <w:delText>AlphaSSD</w:delText>
        </w:r>
        <w:r w:rsidRPr="00047DA9" w:rsidDel="00A27D76">
          <w:delText xml:space="preserve"> = 2.0, </w:delText>
        </w:r>
        <w:r w:rsidRPr="00047DA9" w:rsidDel="00A27D76">
          <w:rPr>
            <w:i/>
          </w:rPr>
          <w:delText>AlphaSScale</w:delText>
        </w:r>
        <w:r w:rsidRPr="00047DA9" w:rsidDel="00A27D76">
          <w:delText> = 2.0,</w:delText>
        </w:r>
        <w:r w:rsidRPr="00047DA9" w:rsidDel="00A27D76">
          <w:rPr>
            <w:i/>
          </w:rPr>
          <w:delText xml:space="preserve"> BetaSMean</w:delText>
        </w:r>
        <w:r w:rsidRPr="00047DA9" w:rsidDel="00A27D76">
          <w:delText xml:space="preserve"> = 1.0, </w:delText>
        </w:r>
        <w:r w:rsidRPr="00047DA9" w:rsidDel="00A27D76">
          <w:rPr>
            <w:i/>
          </w:rPr>
          <w:delText>BetaSSD</w:delText>
        </w:r>
        <w:r w:rsidRPr="00047DA9" w:rsidDel="00A27D76">
          <w:delText xml:space="preserve"> = 0.2, </w:delText>
        </w:r>
        <w:r w:rsidRPr="00047DA9" w:rsidDel="00A27D76">
          <w:rPr>
            <w:i/>
          </w:rPr>
          <w:delText>BetaSScale</w:delText>
        </w:r>
        <w:r w:rsidRPr="00047DA9" w:rsidDel="00A27D76">
          <w:delText xml:space="preserve"> = 0.2. </w:delText>
        </w:r>
      </w:del>
      <w:ins w:id="579" w:author="Pannetier, Theo" w:date="2024-06-08T19:26:00Z">
        <w:r w:rsidR="00A27D76" w:rsidRPr="00047DA9">
          <w:t xml:space="preserve"> </w:t>
        </w:r>
      </w:ins>
      <w:moveToRangeStart w:id="580" w:author="Pannetier, Theo" w:date="2024-06-08T19:26:00Z" w:name="move168767208"/>
      <w:moveTo w:id="581" w:author="Pannetier, Theo" w:date="2024-06-08T19:26:00Z">
        <w:r w:rsidR="00A27D76" w:rsidRPr="00047DA9">
          <w:t xml:space="preserve">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w:t>
        </w:r>
        <w:proofErr w:type="spellStart"/>
        <w:r w:rsidR="00A27D76" w:rsidRPr="00047DA9">
          <w:t>zero.</w:t>
        </w:r>
      </w:moveTo>
    </w:p>
    <w:moveToRangeEnd w:id="580"/>
    <w:p w14:paraId="575ADDA4" w14:textId="4B3A3641" w:rsidR="00A27D76" w:rsidRPr="00047DA9" w:rsidRDefault="00A27D76">
      <w:pPr>
        <w:pStyle w:val="Normalnumbered"/>
        <w:numPr>
          <w:ilvl w:val="0"/>
          <w:numId w:val="0"/>
        </w:numPr>
        <w:ind w:left="360"/>
        <w:rPr>
          <w:ins w:id="582" w:author="Pannetier, Theo" w:date="2024-06-08T19:26:00Z"/>
        </w:rPr>
        <w:pPrChange w:id="583" w:author="Pannetier, Theo" w:date="2024-06-08T19:26:00Z">
          <w:pPr>
            <w:pStyle w:val="Normalnumbered"/>
          </w:pPr>
        </w:pPrChange>
      </w:pPr>
      <w:ins w:id="584" w:author="Pannetier, Theo" w:date="2024-06-08T19:26:00Z">
        <w:r w:rsidRPr="00047DA9">
          <w:t>The</w:t>
        </w:r>
        <w:proofErr w:type="spellEnd"/>
        <w:r w:rsidRPr="00047DA9">
          <w:t xml:space="preserve"> initial trait distributions (the same for both sexes) should be normal distributions with the following parameters:</w:t>
        </w:r>
      </w:ins>
    </w:p>
    <w:p w14:paraId="53F5D164" w14:textId="5B945065" w:rsidR="00A27D76" w:rsidRPr="00047DA9" w:rsidRDefault="00A27D76" w:rsidP="00A27D76">
      <w:pPr>
        <w:pStyle w:val="Normalnumbered"/>
        <w:numPr>
          <w:ilvl w:val="1"/>
          <w:numId w:val="65"/>
        </w:numPr>
        <w:rPr>
          <w:ins w:id="585" w:author="Pannetier, Theo" w:date="2024-06-08T19:26:00Z"/>
        </w:rPr>
      </w:pPr>
      <w:ins w:id="586" w:author="Pannetier, Theo" w:date="2024-06-08T19:27:00Z">
        <w:r w:rsidRPr="00047DA9">
          <w:rPr>
            <w:i/>
          </w:rPr>
          <w:t>S</w:t>
        </w:r>
      </w:ins>
      <w:ins w:id="587" w:author="Pannetier, Theo" w:date="2024-06-08T19:26:00Z">
        <w:r w:rsidRPr="00047DA9">
          <w:rPr>
            <w:i/>
          </w:rPr>
          <w:t>0 mean</w:t>
        </w:r>
        <w:r w:rsidRPr="00047DA9">
          <w:t> = 0.</w:t>
        </w:r>
      </w:ins>
      <w:ins w:id="588" w:author="Pannetier, Theo" w:date="2024-06-08T19:27:00Z">
        <w:r w:rsidRPr="00047DA9">
          <w:t>07</w:t>
        </w:r>
      </w:ins>
      <w:ins w:id="589" w:author="Pannetier, Theo" w:date="2024-06-08T19:26:00Z">
        <w:r w:rsidRPr="00047DA9">
          <w:t>5</w:t>
        </w:r>
      </w:ins>
      <w:ins w:id="590" w:author="Pannetier, Theo" w:date="2024-06-08T19:27:00Z">
        <w:r w:rsidRPr="00047DA9">
          <w:t xml:space="preserve">, </w:t>
        </w:r>
      </w:ins>
      <w:proofErr w:type="spellStart"/>
      <w:ins w:id="591" w:author="Pannetier, Theo" w:date="2024-06-08T19:26:00Z">
        <w:r w:rsidRPr="00047DA9">
          <w:rPr>
            <w:i/>
          </w:rPr>
          <w:t>s.d.</w:t>
        </w:r>
        <w:proofErr w:type="spellEnd"/>
        <w:r w:rsidRPr="00047DA9">
          <w:t xml:space="preserve"> = 0.1, </w:t>
        </w:r>
      </w:ins>
    </w:p>
    <w:p w14:paraId="186EC9FD" w14:textId="0D67F19F" w:rsidR="00A27D76" w:rsidRPr="00047DA9" w:rsidRDefault="00A27D76" w:rsidP="00A27D76">
      <w:pPr>
        <w:pStyle w:val="Normalnumbered"/>
        <w:numPr>
          <w:ilvl w:val="1"/>
          <w:numId w:val="65"/>
        </w:numPr>
        <w:rPr>
          <w:ins w:id="592" w:author="Pannetier, Theo" w:date="2024-06-08T19:26:00Z"/>
        </w:rPr>
      </w:pPr>
      <w:ins w:id="593" w:author="Pannetier, Theo" w:date="2024-06-08T19:26:00Z">
        <w:r w:rsidRPr="00047DA9">
          <w:rPr>
            <w:i/>
          </w:rPr>
          <w:t>Alpha mean</w:t>
        </w:r>
        <w:r w:rsidRPr="00047DA9">
          <w:t> = </w:t>
        </w:r>
      </w:ins>
      <w:ins w:id="594" w:author="Pannetier, Theo" w:date="2024-06-08T19:27:00Z">
        <w:r w:rsidRPr="00047DA9">
          <w:t>-</w:t>
        </w:r>
      </w:ins>
      <w:r w:rsidR="00AC28FF" w:rsidRPr="00047DA9">
        <w:t>1</w:t>
      </w:r>
      <w:ins w:id="595" w:author="Pannetier, Theo" w:date="2024-06-08T19:26:00Z">
        <w:r w:rsidRPr="00047DA9">
          <w:t xml:space="preserve">0.0, </w:t>
        </w:r>
        <w:proofErr w:type="spellStart"/>
        <w:r w:rsidRPr="00047DA9">
          <w:rPr>
            <w:i/>
          </w:rPr>
          <w:t>s.d.</w:t>
        </w:r>
        <w:proofErr w:type="spellEnd"/>
        <w:r w:rsidRPr="00047DA9">
          <w:t> = </w:t>
        </w:r>
      </w:ins>
      <w:r w:rsidR="00AC28FF" w:rsidRPr="00047DA9">
        <w:t>2</w:t>
      </w:r>
      <w:ins w:id="596" w:author="Pannetier, Theo" w:date="2024-06-08T19:26:00Z">
        <w:r w:rsidRPr="00047DA9">
          <w:t xml:space="preserve">.0, </w:t>
        </w:r>
      </w:ins>
    </w:p>
    <w:p w14:paraId="4BFD88E2" w14:textId="51E9AACB" w:rsidR="00A27D76" w:rsidRPr="00047DA9" w:rsidRDefault="00A27D76">
      <w:pPr>
        <w:pStyle w:val="Normalnumbered"/>
        <w:numPr>
          <w:ilvl w:val="1"/>
          <w:numId w:val="65"/>
        </w:numPr>
        <w:rPr>
          <w:ins w:id="597" w:author="Pannetier, Theo" w:date="2024-06-08T19:26:00Z"/>
        </w:rPr>
        <w:pPrChange w:id="598" w:author="Pannetier, Theo" w:date="2024-06-08T19:26:00Z">
          <w:pPr>
            <w:pStyle w:val="Normalnumbered"/>
          </w:pPr>
        </w:pPrChange>
      </w:pPr>
      <w:ins w:id="599" w:author="Pannetier, Theo" w:date="2024-06-08T19:26:00Z">
        <w:r w:rsidRPr="00047DA9">
          <w:rPr>
            <w:i/>
          </w:rPr>
          <w:t>Beta mean</w:t>
        </w:r>
        <w:r w:rsidRPr="00047DA9">
          <w:t> = </w:t>
        </w:r>
      </w:ins>
      <w:ins w:id="600" w:author="Pannetier, Theo" w:date="2024-10-18T14:53:00Z" w16du:dateUtc="2024-10-18T13:53:00Z">
        <w:r w:rsidR="00113130" w:rsidRPr="00047DA9">
          <w:t>1.0</w:t>
        </w:r>
      </w:ins>
      <w:ins w:id="601" w:author="Pannetier, Theo" w:date="2024-06-08T19:26:00Z">
        <w:r w:rsidRPr="00047DA9">
          <w:t xml:space="preserve">, </w:t>
        </w:r>
        <w:proofErr w:type="spellStart"/>
        <w:r w:rsidRPr="00047DA9">
          <w:rPr>
            <w:i/>
          </w:rPr>
          <w:t>s.d.</w:t>
        </w:r>
        <w:proofErr w:type="spellEnd"/>
        <w:r w:rsidRPr="00047DA9">
          <w:t> = 0.</w:t>
        </w:r>
      </w:ins>
      <w:r w:rsidR="00AC28FF" w:rsidRPr="00047DA9">
        <w:t>2</w:t>
      </w:r>
    </w:p>
    <w:p w14:paraId="59A3CCE2" w14:textId="5D5919AC" w:rsidR="005C0200" w:rsidRPr="00047DA9" w:rsidDel="00A27D76" w:rsidRDefault="005C0200" w:rsidP="005C0200">
      <w:pPr>
        <w:pStyle w:val="Normalnumbered"/>
        <w:rPr>
          <w:moveFrom w:id="602" w:author="Pannetier, Theo" w:date="2024-06-08T19:26:00Z"/>
        </w:rPr>
      </w:pPr>
      <w:moveFromRangeStart w:id="603" w:author="Pannetier, Theo" w:date="2024-06-08T19:26:00Z" w:name="move168767208"/>
      <w:moveFrom w:id="604" w:author="Pannetier, Theo" w:date="2024-06-08T19:26:00Z">
        <w:r w:rsidRPr="00047DA9" w:rsidDel="00A27D76">
          <w:t xml:space="preserve">Males are required to find a mate in the cell in order to settle there. Also set </w:t>
        </w:r>
        <w:r w:rsidRPr="00047DA9" w:rsidDel="00A27D76">
          <w:rPr>
            <w:i/>
          </w:rPr>
          <w:t>MinSteps</w:t>
        </w:r>
        <w:r w:rsidRPr="00047DA9" w:rsidDel="00A27D76">
          <w:t xml:space="preserve">, </w:t>
        </w:r>
        <w:r w:rsidRPr="00047DA9" w:rsidDel="00A27D76">
          <w:rPr>
            <w:i/>
          </w:rPr>
          <w:t>MaxSteps</w:t>
        </w:r>
        <w:r w:rsidRPr="00047DA9" w:rsidDel="00A27D76">
          <w:t xml:space="preserve"> and </w:t>
        </w:r>
        <w:r w:rsidRPr="00047DA9" w:rsidDel="00A27D76">
          <w:rPr>
            <w:i/>
          </w:rPr>
          <w:t>MaxStepsYear</w:t>
        </w:r>
        <w:r w:rsidRPr="00047DA9" w:rsidDel="00A27D76">
          <w:t xml:space="preserve"> to zero.</w:t>
        </w:r>
      </w:moveFrom>
    </w:p>
    <w:moveFromRangeEnd w:id="603"/>
    <w:p w14:paraId="7BF7F25C" w14:textId="23183297" w:rsidR="005C0200" w:rsidRPr="00047DA9" w:rsidRDefault="005C0200" w:rsidP="005C0200">
      <w:pPr>
        <w:pStyle w:val="Normalnumbered"/>
      </w:pPr>
      <w:del w:id="605" w:author="Pannetier, Theo" w:date="2024-06-08T19:30:00Z">
        <w:r w:rsidRPr="00047DA9" w:rsidDel="001E726F">
          <w:delText xml:space="preserve">The </w:delText>
        </w:r>
      </w:del>
      <w:ins w:id="606" w:author="Pannetier, Theo" w:date="2024-06-08T19:30:00Z">
        <w:r w:rsidR="001E726F" w:rsidRPr="00047DA9">
          <w:t xml:space="preserve">Using the </w:t>
        </w:r>
        <w:proofErr w:type="spellStart"/>
        <w:r w:rsidR="001E726F" w:rsidRPr="00047DA9">
          <w:t>GeneticsFile</w:t>
        </w:r>
        <w:proofErr w:type="spellEnd"/>
        <w:r w:rsidR="001E726F" w:rsidRPr="00047DA9">
          <w:t xml:space="preserve"> and </w:t>
        </w:r>
      </w:ins>
      <w:proofErr w:type="spellStart"/>
      <w:ins w:id="607" w:author="Pannetier, Theo" w:date="2024-06-08T19:31:00Z">
        <w:r w:rsidR="001E726F" w:rsidRPr="00047DA9">
          <w:t>TraitsFile</w:t>
        </w:r>
        <w:proofErr w:type="spellEnd"/>
        <w:r w:rsidR="001E726F" w:rsidRPr="00047DA9">
          <w:t xml:space="preserve">, set the </w:t>
        </w:r>
      </w:ins>
      <w:r w:rsidRPr="00047DA9">
        <w:t xml:space="preserve">genetic architecture </w:t>
      </w:r>
      <w:del w:id="608" w:author="Pannetier, Theo" w:date="2024-06-08T19:31:00Z">
        <w:r w:rsidRPr="00047DA9" w:rsidDel="001E726F">
          <w:delText>should comprise</w:delText>
        </w:r>
      </w:del>
      <w:ins w:id="609" w:author="Pannetier, Theo" w:date="2024-06-08T19:31:00Z">
        <w:r w:rsidR="001E726F" w:rsidRPr="00047DA9">
          <w:t>so that it comprises</w:t>
        </w:r>
      </w:ins>
      <w:r w:rsidRPr="00047DA9">
        <w:t xml:space="preserve"> one chromosome for each of the species’ twelve variable traits (three for the emigration norm of each sex and three for the settlement norm of each sex), and each chromosome should have three loci</w:t>
      </w:r>
      <w:ins w:id="610" w:author="Pannetier, Theo" w:date="2024-10-18T14:08:00Z" w16du:dateUtc="2024-10-18T13:08:00Z">
        <w:r w:rsidR="003D2118" w:rsidRPr="00047DA9">
          <w:t xml:space="preserve"> (positions)</w:t>
        </w:r>
      </w:ins>
      <w:ins w:id="611" w:author="Pannetier, Theo" w:date="2024-06-08T19:32:00Z">
        <w:r w:rsidR="001E726F" w:rsidRPr="00047DA9">
          <w:t xml:space="preserve"> for the trait it controls</w:t>
        </w:r>
      </w:ins>
      <w:r w:rsidRPr="00047DA9">
        <w:t xml:space="preserve">. Also set </w:t>
      </w:r>
      <w:del w:id="612" w:author="Pannetier, Theo" w:date="2024-06-08T19:32:00Z">
        <w:r w:rsidRPr="00047DA9" w:rsidDel="001E726F">
          <w:rPr>
            <w:rPrChange w:id="613" w:author="Pannetier, Theo" w:date="2024-06-08T20:17:00Z">
              <w:rPr>
                <w:i/>
                <w:iCs/>
              </w:rPr>
            </w:rPrChange>
          </w:rPr>
          <w:delText>ProbMutn</w:delText>
        </w:r>
        <w:r w:rsidRPr="00047DA9" w:rsidDel="001E726F">
          <w:delText> =</w:delText>
        </w:r>
      </w:del>
      <w:ins w:id="614" w:author="Pannetier, Theo" w:date="2024-06-08T19:32:00Z">
        <w:r w:rsidR="001E726F" w:rsidRPr="00047DA9">
          <w:rPr>
            <w:rPrChange w:id="615" w:author="Pannetier, Theo" w:date="2024-06-08T20:17:00Z">
              <w:rPr>
                <w:i/>
                <w:iCs/>
              </w:rPr>
            </w:rPrChange>
          </w:rPr>
          <w:t xml:space="preserve">the mutation rate </w:t>
        </w:r>
      </w:ins>
      <w:ins w:id="616" w:author="Pannetier, Theo" w:date="2024-10-18T14:13:00Z" w16du:dateUtc="2024-10-18T13:13:00Z">
        <w:r w:rsidR="003D2118" w:rsidRPr="00047DA9">
          <w:t xml:space="preserve">for each trait </w:t>
        </w:r>
      </w:ins>
      <w:ins w:id="617" w:author="Pannetier, Theo" w:date="2024-06-08T19:32:00Z">
        <w:r w:rsidR="001E726F" w:rsidRPr="00047DA9">
          <w:rPr>
            <w:rPrChange w:id="618" w:author="Pannetier, Theo" w:date="2024-06-08T20:17:00Z">
              <w:rPr>
                <w:i/>
                <w:iCs/>
              </w:rPr>
            </w:rPrChange>
          </w:rPr>
          <w:t>to</w:t>
        </w:r>
      </w:ins>
      <w:r w:rsidRPr="00047DA9">
        <w:t> 0.0001</w:t>
      </w:r>
      <w:ins w:id="619" w:author="Pannetier, Theo" w:date="2024-10-18T14:13:00Z" w16du:dateUtc="2024-10-18T13:13:00Z">
        <w:r w:rsidR="003D2118" w:rsidRPr="00047DA9">
          <w:t xml:space="preserve"> and </w:t>
        </w:r>
      </w:ins>
      <w:del w:id="620" w:author="Pannetier, Theo" w:date="2024-10-18T14:13:00Z" w16du:dateUtc="2024-10-18T13:13:00Z">
        <w:r w:rsidRPr="00047DA9" w:rsidDel="003D2118">
          <w:delText>,</w:delText>
        </w:r>
      </w:del>
      <w:r w:rsidRPr="00047DA9">
        <w:rPr>
          <w:rPrChange w:id="621" w:author="Pannetier, Theo" w:date="2024-06-08T20:17:00Z">
            <w:rPr>
              <w:i/>
              <w:iCs/>
            </w:rPr>
          </w:rPrChange>
        </w:rPr>
        <w:t xml:space="preserve"> </w:t>
      </w:r>
      <w:del w:id="622" w:author="Pannetier, Theo" w:date="2024-06-08T19:32:00Z">
        <w:r w:rsidRPr="00047DA9" w:rsidDel="001E726F">
          <w:rPr>
            <w:rPrChange w:id="623" w:author="Pannetier, Theo" w:date="2024-06-08T20:17:00Z">
              <w:rPr>
                <w:i/>
                <w:iCs/>
              </w:rPr>
            </w:rPrChange>
          </w:rPr>
          <w:delText>ProbCross</w:delText>
        </w:r>
        <w:r w:rsidRPr="00047DA9" w:rsidDel="001E726F">
          <w:delText> =</w:delText>
        </w:r>
      </w:del>
      <w:ins w:id="624" w:author="Pannetier, Theo" w:date="2024-06-08T19:32:00Z">
        <w:r w:rsidR="001E726F" w:rsidRPr="00047DA9">
          <w:rPr>
            <w:rPrChange w:id="625" w:author="Pannetier, Theo" w:date="2024-06-08T20:17:00Z">
              <w:rPr>
                <w:i/>
                <w:iCs/>
              </w:rPr>
            </w:rPrChange>
          </w:rPr>
          <w:t>the recombination rate to</w:t>
        </w:r>
      </w:ins>
      <w:r w:rsidRPr="00047DA9">
        <w:t> 0.25</w:t>
      </w:r>
      <w:ins w:id="626" w:author="Pannetier, Theo" w:date="2024-06-08T20:18:00Z">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ins>
      <w:ins w:id="627" w:author="Pannetier, Theo" w:date="2024-10-18T14:13:00Z" w16du:dateUtc="2024-10-18T13:13:00Z">
        <w:r w:rsidR="003D2118" w:rsidRPr="00047DA9">
          <w:t>0</w:t>
        </w:r>
      </w:ins>
      <w:ins w:id="628" w:author="Pannetier, Theo" w:date="2024-06-08T20:18:00Z">
        <w:r w:rsidR="00E82CE9" w:rsidRPr="00047DA9">
          <w:t>1.</w:t>
        </w:r>
      </w:ins>
      <w:del w:id="629" w:author="Pannetier, Theo" w:date="2024-06-08T20:18:00Z">
        <w:r w:rsidRPr="00047DA9" w:rsidDel="00E82CE9">
          <w:delText>,</w:delText>
        </w:r>
        <w:r w:rsidRPr="00047DA9" w:rsidDel="00E82CE9">
          <w:rPr>
            <w:rPrChange w:id="630" w:author="Pannetier, Theo" w:date="2024-06-08T20:17:00Z">
              <w:rPr>
                <w:i/>
              </w:rPr>
            </w:rPrChange>
          </w:rPr>
          <w:delText xml:space="preserve"> AlleleSD</w:delText>
        </w:r>
        <w:r w:rsidRPr="00047DA9" w:rsidDel="00E82CE9">
          <w:delText> = 0.01 and</w:delText>
        </w:r>
        <w:r w:rsidRPr="00047DA9" w:rsidDel="00E82CE9">
          <w:rPr>
            <w:rPrChange w:id="631" w:author="Pannetier, Theo" w:date="2024-06-08T20:17:00Z">
              <w:rPr>
                <w:i/>
              </w:rPr>
            </w:rPrChange>
          </w:rPr>
          <w:delText xml:space="preserve"> MutationSD</w:delText>
        </w:r>
        <w:r w:rsidRPr="00047DA9" w:rsidDel="00E82CE9">
          <w:delText>  = 0.02.</w:delText>
        </w:r>
      </w:del>
      <w:ins w:id="632" w:author="Pannetier, Theo" w:date="2024-10-20T11:47:00Z" w16du:dateUtc="2024-10-20T10:47:00Z">
        <w:r w:rsidR="00FE1876" w:rsidRPr="00047DA9">
          <w:t xml:space="preserve"> All traits should express as the average value of all the alleles controlling them.</w:t>
        </w:r>
      </w:ins>
    </w:p>
    <w:p w14:paraId="7219A1B7" w14:textId="79D6B4C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w:t>
      </w:r>
      <w:proofErr w:type="spellStart"/>
      <w:r w:rsidRPr="00047DA9">
        <w:t>years</w:t>
      </w:r>
      <w:ins w:id="633" w:author="Pannetier, Theo" w:date="2024-10-18T14:20:00Z" w16du:dateUtc="2024-10-18T13:20:00Z">
        <w:r w:rsidR="00F7071E" w:rsidRPr="00047DA9">
          <w:t>.</w:t>
        </w:r>
      </w:ins>
      <w:del w:id="634" w:author="Pannetier, Theo" w:date="2024-10-18T14:20:00Z" w16du:dateUtc="2024-10-18T13:20:00Z">
        <w:r w:rsidRPr="00047DA9" w:rsidDel="00F7071E">
          <w:delText xml:space="preserve"> and </w:delText>
        </w:r>
        <w:r w:rsidRPr="00047DA9" w:rsidDel="00F7071E">
          <w:rPr>
            <w:i/>
          </w:rPr>
          <w:delText>Genetics</w:delText>
        </w:r>
        <w:r w:rsidRPr="00047DA9" w:rsidDel="00F7071E">
          <w:delText xml:space="preserve"> </w:delText>
        </w:r>
      </w:del>
      <w:ins w:id="635" w:author="Pannetier, Theo" w:date="2024-10-18T14:20:00Z" w16du:dateUtc="2024-10-18T13:20:00Z">
        <w:r w:rsidR="00F7071E" w:rsidRPr="00047DA9">
          <w:rPr>
            <w:i/>
          </w:rPr>
          <w:t>Gene</w:t>
        </w:r>
        <w:proofErr w:type="spellEnd"/>
        <w:r w:rsidR="00F7071E" w:rsidRPr="00047DA9">
          <w:rPr>
            <w:i/>
          </w:rPr>
          <w:t xml:space="preserve"> Values</w:t>
        </w:r>
        <w:r w:rsidR="00F7071E" w:rsidRPr="00047DA9">
          <w:rPr>
            <w:iCs/>
          </w:rPr>
          <w:t xml:space="preserve"> should be output</w:t>
        </w:r>
        <w:r w:rsidR="00F7071E" w:rsidRPr="00047DA9">
          <w:t xml:space="preserve"> </w:t>
        </w:r>
      </w:ins>
      <w:r w:rsidRPr="00047DA9">
        <w:t>every 4000 years</w:t>
      </w:r>
      <w:del w:id="636" w:author="Pannetier, Theo" w:date="2024-06-08T19:29:00Z">
        <w:r w:rsidRPr="00047DA9" w:rsidDel="00A27D76">
          <w:delText xml:space="preserve"> as a cross-table</w:delText>
        </w:r>
      </w:del>
      <w:ins w:id="637" w:author="Pannetier, Theo" w:date="2024-10-18T14:21:00Z" w16du:dateUtc="2024-10-18T13:21:00Z">
        <w:r w:rsidR="00F7071E" w:rsidRPr="00047DA9">
          <w:t>, for a sample of 10 cells or patches</w:t>
        </w:r>
      </w:ins>
      <w:r w:rsidRPr="00047DA9">
        <w:t xml:space="preserve"> for adults</w:t>
      </w:r>
      <w:ins w:id="638" w:author="Pannetier, Theo" w:date="2024-10-18T14:19:00Z" w16du:dateUtc="2024-10-18T13:19:00Z">
        <w:r w:rsidR="00D43D00" w:rsidRPr="00047DA9">
          <w:t xml:space="preserve"> (stage 1)</w:t>
        </w:r>
      </w:ins>
      <w:r w:rsidRPr="00047DA9">
        <w:t xml:space="preserve"> only. The species is initialised in all suitable cells</w:t>
      </w:r>
      <w:ins w:id="639" w:author="Pannetier, Theo" w:date="2024-10-20T11:28:00Z" w16du:dateUtc="2024-10-20T10:28:00Z">
        <w:r w:rsidR="002B5349" w:rsidRPr="00047DA9">
          <w:t xml:space="preserve"> (among the 10,00</w:t>
        </w:r>
      </w:ins>
      <w:ins w:id="640" w:author="Pannetier, Theo" w:date="2024-10-20T11:29:00Z" w16du:dateUtc="2024-10-20T10:29:00Z">
        <w:r w:rsidR="002B5349" w:rsidRPr="00047DA9">
          <w:t>0) i</w:t>
        </w:r>
      </w:ins>
      <w:ins w:id="641" w:author="Pannetier, Theo" w:date="2024-10-20T11:28:00Z" w16du:dateUtc="2024-10-20T10:28:00Z">
        <w:r w:rsidR="002B5349" w:rsidRPr="00047DA9">
          <w:t>n the landscape</w:t>
        </w:r>
      </w:ins>
      <w:r w:rsidRPr="00047DA9">
        <w:t xml:space="preserve"> at half carrying capacity and at a quasi-equilibrium initial </w:t>
      </w:r>
      <w:del w:id="642" w:author="Pannetier, Theo" w:date="2024-10-20T11:28:00Z" w16du:dateUtc="2024-10-20T10:28:00Z">
        <w:r w:rsidRPr="00047DA9" w:rsidDel="002B5349">
          <w:delText>distribution</w:delText>
        </w:r>
      </w:del>
      <w:ins w:id="643" w:author="Pannetier, Theo" w:date="2024-10-20T11:28:00Z" w16du:dateUtc="2024-10-20T10:28:00Z">
        <w:r w:rsidR="002B5349" w:rsidRPr="00047DA9">
          <w:t>density</w:t>
        </w:r>
      </w:ins>
      <w:r w:rsidRPr="00047DA9">
        <w:t xml:space="preserve">. As there is only one non-juvenile stage, only one proportion column is required, i.e. </w:t>
      </w:r>
      <w:r w:rsidRPr="00047DA9">
        <w:rPr>
          <w:i/>
        </w:rPr>
        <w:t>PropStage1</w:t>
      </w:r>
      <w:r w:rsidRPr="00047DA9">
        <w:t> = 1.</w:t>
      </w:r>
    </w:p>
    <w:p w14:paraId="5C5DD1B4" w14:textId="1C873E63" w:rsidR="005C0200" w:rsidRPr="00047DA9" w:rsidRDefault="005C0200" w:rsidP="005C0200">
      <w:pPr>
        <w:rPr>
          <w:szCs w:val="24"/>
        </w:rPr>
      </w:pPr>
      <w:del w:id="644" w:author="Pannetier, Theo" w:date="2024-10-20T11:29:00Z" w16du:dateUtc="2024-10-20T10:29:00Z">
        <w:r w:rsidRPr="00047DA9" w:rsidDel="00E152D4">
          <w:rPr>
            <w:szCs w:val="24"/>
          </w:rPr>
          <w:delText xml:space="preserve">Any parameters not mentioned above should be set to the values reported in the output </w:delText>
        </w:r>
        <w:r w:rsidRPr="00047DA9" w:rsidDel="00E152D4">
          <w:rPr>
            <w:i/>
            <w:szCs w:val="24"/>
          </w:rPr>
          <w:delText>Parameters</w:delText>
        </w:r>
        <w:r w:rsidRPr="00047DA9" w:rsidDel="00E152D4">
          <w:rPr>
            <w:szCs w:val="24"/>
          </w:rPr>
          <w:delText xml:space="preserve"> file. </w:delText>
        </w:r>
      </w:del>
      <w:del w:id="645" w:author="Pannetier, Theo" w:date="2024-10-20T11:30:00Z" w16du:dateUtc="2024-10-20T10:30:00Z">
        <w:r w:rsidRPr="00047DA9" w:rsidDel="00E152D4">
          <w:rPr>
            <w:szCs w:val="24"/>
          </w:rPr>
          <w:delText xml:space="preserve">If all parameters are set correctly, the output </w:delText>
        </w:r>
        <w:r w:rsidRPr="00047DA9" w:rsidDel="00E152D4">
          <w:rPr>
            <w:i/>
            <w:szCs w:val="24"/>
          </w:rPr>
          <w:delText>Parameters</w:delText>
        </w:r>
        <w:r w:rsidRPr="00047DA9" w:rsidDel="00E152D4">
          <w:rPr>
            <w:szCs w:val="24"/>
          </w:rPr>
          <w:delText xml:space="preserve"> file should match the example one provided for simulation 1.</w:delText>
        </w:r>
      </w:del>
    </w:p>
    <w:p w14:paraId="1642D9B5" w14:textId="52D8A051" w:rsidR="005C0200" w:rsidRPr="00047DA9" w:rsidDel="001E726F" w:rsidRDefault="005C0200" w:rsidP="005C0200">
      <w:pPr>
        <w:rPr>
          <w:del w:id="646" w:author="Pannetier, Theo" w:date="2024-06-08T19:30:00Z"/>
          <w:szCs w:val="24"/>
        </w:rPr>
      </w:pPr>
      <w:del w:id="647" w:author="Pannetier, Theo" w:date="2024-06-08T19:30:00Z">
        <w:r w:rsidRPr="00047DA9" w:rsidDel="001E726F">
          <w:rPr>
            <w:szCs w:val="24"/>
          </w:rPr>
          <w:delText>The simulation should take around 10 minutes to run, but times vary from one computer to another.</w:delText>
        </w:r>
      </w:del>
    </w:p>
    <w:p w14:paraId="1DA6BD23" w14:textId="77777777" w:rsidR="005C0200" w:rsidRPr="00047DA9" w:rsidRDefault="005C0200" w:rsidP="005C0200">
      <w:pPr>
        <w:pStyle w:val="Heading4"/>
      </w:pPr>
      <w:r w:rsidRPr="00047DA9">
        <w:lastRenderedPageBreak/>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21B00BA9" w:rsidR="005C0200" w:rsidRPr="00047DA9" w:rsidRDefault="005C0200" w:rsidP="005C0200">
      <w:pPr>
        <w:pStyle w:val="Normalnumbered"/>
      </w:pPr>
      <w:del w:id="648" w:author="Pannetier, Theo" w:date="2024-06-08T20:19:00Z">
        <w:r w:rsidRPr="00047DA9" w:rsidDel="00E82CE9">
          <w:delText>Using the same data file, p</w:delText>
        </w:r>
      </w:del>
      <w:ins w:id="649" w:author="Pannetier, Theo" w:date="2024-06-08T20:19:00Z">
        <w:r w:rsidR="00E82CE9" w:rsidRPr="00047DA9">
          <w:t>P</w:t>
        </w:r>
      </w:ins>
      <w:r w:rsidRPr="00047DA9">
        <w:t>lot each of the six mean emigration traits against year. When do they reach equilibrium? Does the population become essentially homogen</w:t>
      </w:r>
      <w:ins w:id="650" w:author="Pannetier, Theo" w:date="2024-10-20T11:48:00Z" w16du:dateUtc="2024-10-20T10:48:00Z">
        <w:r w:rsidR="007E2E0D" w:rsidRPr="00047DA9">
          <w:t>e</w:t>
        </w:r>
      </w:ins>
      <w:r w:rsidRPr="00047DA9">
        <w:t>ous for any of these 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w:t>
      </w:r>
      <w:r w:rsidRPr="00047DA9">
        <w:lastRenderedPageBreak/>
        <w:t>distributions differ from the negative exponential? What would have been the implication if we had tried to model dispersal using the kernel option rather than SMS?</w:t>
      </w:r>
    </w:p>
    <w:p w14:paraId="6D4DD692" w14:textId="1A1F7EDA" w:rsidR="005C0200" w:rsidRPr="00047DA9" w:rsidRDefault="005C0200" w:rsidP="005C0200">
      <w:pPr>
        <w:pStyle w:val="Heading4"/>
      </w:pPr>
      <w:del w:id="651" w:author="Pannetier, Theo" w:date="2024-06-08T20:29:00Z">
        <w:r w:rsidRPr="00047DA9" w:rsidDel="00442B9D">
          <w:delText xml:space="preserve">Applying </w:delText>
        </w:r>
      </w:del>
      <w:ins w:id="652" w:author="Pannetier, Theo" w:date="2024-06-08T20:29:00Z">
        <w:r w:rsidR="00442B9D" w:rsidRPr="00047DA9">
          <w:t xml:space="preserve">Studying the </w:t>
        </w:r>
      </w:ins>
      <w:ins w:id="653" w:author="Pannetier, Theo" w:date="2024-06-08T20:30:00Z">
        <w:r w:rsidR="001000A3" w:rsidRPr="00047DA9">
          <w:t xml:space="preserve">effect of the </w:t>
        </w:r>
      </w:ins>
      <w:r w:rsidRPr="00047DA9">
        <w:t>genetic architecture</w:t>
      </w:r>
      <w:del w:id="654" w:author="Pannetier, Theo" w:date="2024-06-08T20:30:00Z">
        <w:r w:rsidRPr="00047DA9" w:rsidDel="00442B9D">
          <w:delText xml:space="preserve"> explicitly</w:delText>
        </w:r>
      </w:del>
    </w:p>
    <w:p w14:paraId="5E2D8D8F" w14:textId="0919BE70" w:rsidR="005C0200" w:rsidRPr="00047DA9" w:rsidRDefault="00442B9D" w:rsidP="00442B9D">
      <w:ins w:id="655" w:author="Pannetier, Theo" w:date="2024-06-08T20:26:00Z">
        <w:r w:rsidRPr="00047DA9">
          <w:t>Change the genetic architecture so that</w:t>
        </w:r>
      </w:ins>
      <w:ins w:id="656" w:author="Pannetier, Theo" w:date="2024-06-08T20:28:00Z">
        <w:r w:rsidRPr="00047DA9">
          <w:t xml:space="preserve"> t</w:t>
        </w:r>
      </w:ins>
      <w:ins w:id="657" w:author="Pannetier, Theo" w:date="2024-06-08T20:27:00Z">
        <w:r w:rsidRPr="00047DA9">
          <w:t>he genome contains only 3 chromosomes</w:t>
        </w:r>
      </w:ins>
      <w:ins w:id="658" w:author="Pannetier, Theo" w:date="2024-06-08T20:28:00Z">
        <w:r w:rsidRPr="00047DA9">
          <w:t xml:space="preserve">. </w:t>
        </w:r>
      </w:ins>
      <w:ins w:id="659" w:author="Pannetier, Theo" w:date="2024-06-08T20:27:00Z">
        <w:r w:rsidRPr="00047DA9">
          <w:t xml:space="preserve">Each trait </w:t>
        </w:r>
      </w:ins>
      <w:ins w:id="660" w:author="Pannetier, Theo" w:date="2024-06-08T20:28:00Z">
        <w:r w:rsidRPr="00047DA9">
          <w:t xml:space="preserve">is controlled by two loci on the same chromosome, separated by three positions (so that they are only distantly linked). </w:t>
        </w:r>
      </w:ins>
      <w:del w:id="661" w:author="Pannetier, Theo" w:date="2024-06-08T20:29:00Z">
        <w:r w:rsidR="005C0200" w:rsidRPr="00047DA9"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rsidRPr="00047DA9">
        <w:t>The first chromosome codes for the maximum probability traits (</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del w:id="662" w:author="Pannetier, Theo" w:date="2024-06-08T20:29:00Z">
        <w:r w:rsidR="005C0200" w:rsidRPr="00047DA9" w:rsidDel="00442B9D">
          <w:delText xml:space="preserve">All loci code for a trait (i.e. there is no pleiotropy or neutral loci); the required architecture is as shown in the </w:delText>
        </w:r>
        <w:r w:rsidR="005C0200" w:rsidRPr="00047DA9" w:rsidDel="00442B9D">
          <w:rPr>
            <w:szCs w:val="24"/>
          </w:rPr>
          <w:delText xml:space="preserve">output </w:delText>
        </w:r>
        <w:r w:rsidR="005C0200" w:rsidRPr="00047DA9" w:rsidDel="00442B9D">
          <w:rPr>
            <w:i/>
            <w:szCs w:val="24"/>
          </w:rPr>
          <w:delText>Parameters</w:delText>
        </w:r>
        <w:r w:rsidR="005C0200" w:rsidRPr="00047DA9" w:rsidDel="00442B9D">
          <w:rPr>
            <w:szCs w:val="24"/>
          </w:rPr>
          <w:delText xml:space="preserve"> file provided for simulation 2.</w:delText>
        </w:r>
      </w:del>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52929C3A" w14:textId="0C65D2E8" w:rsidR="005C0200" w:rsidRPr="00047DA9" w:rsidDel="00442B9D" w:rsidRDefault="005C0200" w:rsidP="00442B9D">
      <w:pPr>
        <w:rPr>
          <w:del w:id="663" w:author="Pannetier, Theo" w:date="2024-06-08T20:25:00Z"/>
          <w:szCs w:val="24"/>
        </w:rPr>
      </w:pPr>
      <w:del w:id="664" w:author="Pannetier, Theo" w:date="2024-06-08T20:25:00Z">
        <w:r w:rsidRPr="00047DA9"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047DA9" w:rsidDel="00442B9D">
          <w:rPr>
            <w:i/>
          </w:rPr>
          <w:delText>beta_F</w:delText>
        </w:r>
        <w:r w:rsidRPr="00047DA9" w:rsidDel="00442B9D">
          <w:delText xml:space="preserve"> also coding for </w:delText>
        </w:r>
        <w:r w:rsidRPr="00047DA9" w:rsidDel="00442B9D">
          <w:rPr>
            <w:i/>
          </w:rPr>
          <w:delText>betaS_F</w:delText>
        </w:r>
        <w:r w:rsidRPr="00047DA9" w:rsidDel="00442B9D">
          <w:delText xml:space="preserve"> and (3) the two loci coding for </w:delText>
        </w:r>
        <w:r w:rsidRPr="00047DA9" w:rsidDel="00442B9D">
          <w:rPr>
            <w:i/>
          </w:rPr>
          <w:delText>beta_M</w:delText>
        </w:r>
        <w:r w:rsidRPr="00047DA9" w:rsidDel="00442B9D">
          <w:delText xml:space="preserve"> also coding for </w:delText>
        </w:r>
        <w:r w:rsidRPr="00047DA9" w:rsidDel="00442B9D">
          <w:rPr>
            <w:i/>
          </w:rPr>
          <w:delText>betaS_M</w:delText>
        </w:r>
        <w:r w:rsidRPr="00047DA9" w:rsidDel="00442B9D">
          <w:delText xml:space="preserve">. As a result, there should be seven neutral loci in the genome, as shown in the </w:delText>
        </w:r>
        <w:r w:rsidRPr="00047DA9" w:rsidDel="00442B9D">
          <w:rPr>
            <w:szCs w:val="24"/>
          </w:rPr>
          <w:delText xml:space="preserve">output </w:delText>
        </w:r>
        <w:r w:rsidRPr="00047DA9" w:rsidDel="00442B9D">
          <w:rPr>
            <w:i/>
            <w:szCs w:val="24"/>
          </w:rPr>
          <w:delText>Parameters</w:delText>
        </w:r>
        <w:r w:rsidRPr="00047DA9" w:rsidDel="00442B9D">
          <w:rPr>
            <w:szCs w:val="24"/>
          </w:rPr>
          <w:delText xml:space="preserve"> file provided for simulation 3.</w:delText>
        </w:r>
      </w:del>
    </w:p>
    <w:p w14:paraId="5D8041D9" w14:textId="2B9EB8AC" w:rsidR="005C0200" w:rsidRPr="00047DA9" w:rsidDel="00442B9D" w:rsidRDefault="005C0200" w:rsidP="00442B9D">
      <w:pPr>
        <w:rPr>
          <w:del w:id="665" w:author="Pannetier, Theo" w:date="2024-06-08T20:29:00Z"/>
          <w:szCs w:val="24"/>
        </w:rPr>
      </w:pPr>
      <w:del w:id="666" w:author="Pannetier, Theo" w:date="2024-06-08T20:29:00Z">
        <w:r w:rsidRPr="00047DA9"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667" w:name="_Toc180771699"/>
      <w:r w:rsidRPr="00047DA9">
        <w:lastRenderedPageBreak/>
        <w:t>References</w:t>
      </w:r>
      <w:bookmarkEnd w:id="667"/>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rPr>
          <w:ins w:id="668" w:author="Pannetier, Theo" w:date="2024-06-04T20:39:00Z"/>
        </w:rPr>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047DA9" w:rsidRDefault="00BB6C1A" w:rsidP="00046A8E">
      <w:pPr>
        <w:pStyle w:val="Reference"/>
        <w:rPr>
          <w:i/>
          <w:iCs/>
          <w:rPrChange w:id="669" w:author="Pannetier, Theo" w:date="2024-06-04T20:40:00Z">
            <w:rPr/>
          </w:rPrChange>
        </w:rPr>
      </w:pPr>
      <w:ins w:id="670" w:author="Pannetier, Theo" w:date="2024-06-04T20:39:00Z">
        <w:r w:rsidRPr="00047DA9">
          <w:rPr>
            <w:i/>
            <w:iCs/>
          </w:rPr>
          <w:t xml:space="preserve">Peng B., Kimmel M., Amos C. </w:t>
        </w:r>
      </w:ins>
      <w:ins w:id="671" w:author="Pannetier, Theo" w:date="2024-06-04T20:40:00Z">
        <w:r w:rsidRPr="00047DA9">
          <w:rPr>
            <w:i/>
            <w:iCs/>
          </w:rPr>
          <w:t xml:space="preserve">(2012) </w:t>
        </w:r>
      </w:ins>
      <w:ins w:id="672" w:author="Pannetier, Theo" w:date="2024-06-04T20:39:00Z">
        <w:r w:rsidRPr="00047DA9">
          <w:rPr>
            <w:i/>
            <w:iCs/>
          </w:rPr>
          <w:t xml:space="preserve">Forward-Time Population Genetics Simulations: Methods, Implementation, and Applications. </w:t>
        </w:r>
        <w:r w:rsidRPr="00047DA9">
          <w:rPr>
            <w:i/>
            <w:iCs/>
            <w:rPrChange w:id="673" w:author="Pannetier, Theo" w:date="2024-06-04T20:40:00Z">
              <w:rPr>
                <w:rFonts w:asciiTheme="minorHAnsi" w:eastAsiaTheme="minorHAnsi" w:hAnsiTheme="minorHAnsi" w:cstheme="minorBidi"/>
                <w:kern w:val="2"/>
                <w:szCs w:val="22"/>
              </w:rPr>
            </w:rPrChange>
          </w:rPr>
          <w:t>Wiley-Blackwel</w:t>
        </w:r>
      </w:ins>
      <w:ins w:id="674" w:author="Pannetier, Theo" w:date="2024-06-04T20:40:00Z">
        <w:r w:rsidRPr="00047DA9">
          <w:rPr>
            <w:i/>
            <w:iCs/>
            <w:rPrChange w:id="675" w:author="Pannetier, Theo" w:date="2024-06-04T20:40:00Z">
              <w:rPr>
                <w:rFonts w:asciiTheme="minorHAnsi" w:eastAsiaTheme="minorHAnsi" w:hAnsiTheme="minorHAnsi" w:cstheme="minorBidi"/>
                <w:b/>
                <w:kern w:val="2"/>
                <w:szCs w:val="22"/>
              </w:rPr>
            </w:rPrChange>
          </w:rPr>
          <w:t>l</w:t>
        </w:r>
        <w:r w:rsidRPr="00047DA9">
          <w:rPr>
            <w:i/>
            <w:iCs/>
          </w:rPr>
          <w:t>.</w:t>
        </w:r>
      </w:ins>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pPr>
        <w:pStyle w:val="Reference"/>
        <w:rPr>
          <w:ins w:id="676" w:author="Pannetier, Theo" w:date="2024-06-04T20:36:00Z"/>
        </w:rPr>
        <w:pPrChange w:id="677" w:author="Pannetier, Theo" w:date="2024-06-04T20:38:00Z">
          <w:pPr>
            <w:pStyle w:val="Heading1"/>
          </w:pPr>
        </w:pPrChange>
      </w:pPr>
      <w:ins w:id="678" w:author="Pannetier, Theo" w:date="2024-06-04T20:36:00Z">
        <w:r w:rsidRPr="00047DA9">
          <w:t xml:space="preserve">Weir, B.S., and Cockerham, C. C. </w:t>
        </w:r>
      </w:ins>
      <w:ins w:id="679" w:author="Pannetier, Theo" w:date="2024-06-04T20:39:00Z">
        <w:r w:rsidR="00BB6C1A" w:rsidRPr="00047DA9">
          <w:t xml:space="preserve">(1984) </w:t>
        </w:r>
      </w:ins>
      <w:ins w:id="680" w:author="Pannetier, Theo" w:date="2024-06-04T20:36:00Z">
        <w:r w:rsidRPr="00047DA9">
          <w:rPr>
            <w:rPrChange w:id="681"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7DA9">
          <w:t xml:space="preserve">. </w:t>
        </w:r>
        <w:r w:rsidRPr="00047DA9">
          <w:rPr>
            <w:rPrChange w:id="682" w:author="Pannetier, Theo" w:date="2024-06-04T20:39:00Z">
              <w:rPr>
                <w:rFonts w:asciiTheme="minorHAnsi" w:eastAsiaTheme="minorHAnsi" w:hAnsiTheme="minorHAnsi" w:cstheme="minorBidi"/>
                <w:b w:val="0"/>
                <w:kern w:val="2"/>
                <w:szCs w:val="22"/>
              </w:rPr>
            </w:rPrChange>
          </w:rPr>
          <w:t>Evolution</w:t>
        </w:r>
        <w:r w:rsidRPr="00047DA9">
          <w:t xml:space="preserve">. 38(6). pp. 1358-1370. </w:t>
        </w:r>
        <w:r w:rsidRPr="00047DA9">
          <w:fldChar w:fldCharType="begin"/>
        </w:r>
        <w:r w:rsidRPr="00047DA9">
          <w:instrText>HYPERLINK "https://doi.org/10.1111/j.1558-5646.1984.tb05657.x"</w:instrText>
        </w:r>
        <w:r w:rsidRPr="00047DA9">
          <w:fldChar w:fldCharType="separate"/>
        </w:r>
        <w:r w:rsidRPr="00047DA9">
          <w:t>https://doi.org/10.1111/j.1558-5646.1984.tb05657.x</w:t>
        </w:r>
        <w:r w:rsidRPr="00047DA9">
          <w:fldChar w:fldCharType="end"/>
        </w:r>
      </w:ins>
    </w:p>
    <w:p w14:paraId="01E3CC82" w14:textId="79D40445" w:rsidR="000C7A8C" w:rsidRPr="00047DA9" w:rsidRDefault="000C7A8C" w:rsidP="00046A8E">
      <w:pPr>
        <w:pStyle w:val="Reference"/>
        <w:rPr>
          <w:ins w:id="683" w:author="Pannetier, Theo" w:date="2024-06-04T20:36:00Z"/>
        </w:rPr>
      </w:pPr>
      <w:ins w:id="684" w:author="Pannetier, Theo" w:date="2024-06-04T20:36:00Z">
        <w:r w:rsidRPr="00047DA9">
          <w:t xml:space="preserve">Weir, B.S., and Hill, W. G. </w:t>
        </w:r>
        <w:r w:rsidR="00BB6C1A" w:rsidRPr="00047DA9">
          <w:t xml:space="preserve">(2002) </w:t>
        </w:r>
        <w:r w:rsidRPr="00047DA9">
          <w:rPr>
            <w:rPrChange w:id="685" w:author="Pannetier, Theo" w:date="2024-06-04T20:36:00Z">
              <w:rPr>
                <w:rFonts w:asciiTheme="minorHAnsi" w:eastAsiaTheme="minorHAnsi" w:hAnsiTheme="minorHAnsi" w:cstheme="minorBidi"/>
                <w:i/>
                <w:iCs/>
                <w:kern w:val="2"/>
                <w:szCs w:val="22"/>
              </w:rPr>
            </w:rPrChange>
          </w:rPr>
          <w:t>Estimating F-Statistics.</w:t>
        </w:r>
        <w:r w:rsidRPr="00047DA9">
          <w:t xml:space="preserve"> </w:t>
        </w:r>
        <w:r w:rsidRPr="00047DA9">
          <w:rPr>
            <w:rPrChange w:id="686" w:author="Pannetier, Theo" w:date="2024-06-04T20:36:00Z">
              <w:rPr>
                <w:rFonts w:asciiTheme="minorHAnsi" w:eastAsiaTheme="minorHAnsi" w:hAnsiTheme="minorHAnsi" w:cstheme="minorBidi"/>
                <w:kern w:val="2"/>
                <w:szCs w:val="22"/>
              </w:rPr>
            </w:rPrChange>
          </w:rPr>
          <w:t>Ann. Rev. Genet.</w:t>
        </w:r>
        <w:r w:rsidRPr="00047DA9">
          <w:t xml:space="preserve"> 2002, 36:721 – 750 </w:t>
        </w:r>
        <w:r w:rsidRPr="00047DA9">
          <w:rPr>
            <w:rPrChange w:id="687"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12"/>
      <w:footerReference w:type="first" r:id="rId11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1" w:author="Bocedi, Greta" w:date="2024-10-25T18:35:00Z" w:initials="BG">
    <w:p w14:paraId="6B864C2F" w14:textId="77777777" w:rsidR="008C418D" w:rsidRDefault="008C418D" w:rsidP="008C418D">
      <w:pPr>
        <w:pStyle w:val="CommentText"/>
        <w:jc w:val="left"/>
      </w:pPr>
      <w:r>
        <w:rPr>
          <w:rStyle w:val="CommentReference"/>
        </w:rPr>
        <w:annotationRef/>
      </w:r>
      <w:r>
        <w:t>Theo, is that right?</w:t>
      </w:r>
    </w:p>
  </w:comment>
  <w:comment w:id="63" w:author="Bocedi, Greta" w:date="2024-10-25T19:03:00Z" w:initials="BG">
    <w:p w14:paraId="079F36CF" w14:textId="77777777" w:rsidR="00EC101F" w:rsidRDefault="00EC101F" w:rsidP="00EC101F">
      <w:pPr>
        <w:pStyle w:val="CommentText"/>
        <w:jc w:val="left"/>
      </w:pPr>
      <w:r>
        <w:rPr>
          <w:rStyle w:val="CommentReference"/>
        </w:rPr>
        <w:annotationRef/>
      </w:r>
      <w:r>
        <w:t>This was in the previous version but not here. Any reason?</w:t>
      </w:r>
    </w:p>
  </w:comment>
  <w:comment w:id="64" w:author="Bocedi, Greta" w:date="2024-09-09T17:24:00Z" w:initials="BG">
    <w:p w14:paraId="4FED3373" w14:textId="2FCBC335" w:rsidR="001A2B4A" w:rsidRDefault="001A2B4A" w:rsidP="001A2B4A">
      <w:pPr>
        <w:pStyle w:val="CommentText"/>
        <w:jc w:val="left"/>
      </w:pPr>
      <w:r>
        <w:rPr>
          <w:rStyle w:val="CommentReference"/>
        </w:rPr>
        <w:annotationRef/>
      </w:r>
      <w:r>
        <w:rPr>
          <w:highlight w:val="cyan"/>
        </w:rPr>
        <w:t>This is something we will want to relax when we have time to allow for hermaphrodites.</w:t>
      </w:r>
    </w:p>
  </w:comment>
  <w:comment w:id="65" w:author="Bocedi, Greta" w:date="2024-09-09T17:25:00Z" w:initials="BG">
    <w:p w14:paraId="59DBACE0" w14:textId="77777777" w:rsidR="001A2B4A" w:rsidRDefault="001A2B4A" w:rsidP="001A2B4A">
      <w:pPr>
        <w:pStyle w:val="CommentText"/>
        <w:jc w:val="left"/>
      </w:pPr>
      <w:r>
        <w:rPr>
          <w:rStyle w:val="CommentReference"/>
        </w:rPr>
        <w:annotationRef/>
      </w:r>
      <w:r>
        <w:t>I am going to colour code in blue things that can go on a wish / to do list.</w:t>
      </w:r>
    </w:p>
  </w:comment>
  <w:comment w:id="67" w:author="Bocedi, Greta" w:date="2024-09-09T17:43:00Z" w:initials="BG">
    <w:p w14:paraId="4AFF91BA" w14:textId="77777777" w:rsidR="001A2B4A" w:rsidRDefault="001A2B4A" w:rsidP="001A2B4A">
      <w:pPr>
        <w:pStyle w:val="CommentText"/>
        <w:jc w:val="left"/>
      </w:pPr>
      <w:r>
        <w:rPr>
          <w:rStyle w:val="CommentReference"/>
        </w:rPr>
        <w:annotationRef/>
      </w:r>
      <w:r>
        <w:t>Do these two have specific symbols or acronyms?</w:t>
      </w:r>
    </w:p>
  </w:comment>
  <w:comment w:id="68" w:author="Bocedi, Greta" w:date="2024-09-09T17:53:00Z" w:initials="BG">
    <w:p w14:paraId="1367CB92" w14:textId="77777777" w:rsidR="0020353E" w:rsidRDefault="0020353E" w:rsidP="0020353E">
      <w:pPr>
        <w:pStyle w:val="CommentText"/>
        <w:jc w:val="left"/>
      </w:pPr>
      <w:r>
        <w:rPr>
          <w:rStyle w:val="CommentReference"/>
        </w:rPr>
        <w:annotationRef/>
      </w:r>
      <w:r>
        <w:t>That’s already said above right?</w:t>
      </w:r>
    </w:p>
  </w:comment>
  <w:comment w:id="272" w:author="Palmer, Steve" w:date="2016-06-16T14:46:00Z" w:initials="PS">
    <w:p w14:paraId="047C6C35" w14:textId="2B7F4300"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273" w:author="Bocedi, Greta [2]"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274" w:author="Bocedi, Greta [2]"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279" w:author="Bocedi, Greta [2]"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280"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281"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282" w:author="Bocedi, Greta [2]"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288" w:author="Bocedi, Greta [2]"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28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423" w:author="Bocedi, Greta [2]" w:date="2020-03-06T11:20:00Z" w:initials="BG">
    <w:p w14:paraId="6A9BDE6B" w14:textId="4CDDF29D" w:rsidR="00D97DB2" w:rsidRDefault="00D97DB2">
      <w:pPr>
        <w:pStyle w:val="CommentText"/>
      </w:pPr>
      <w:r>
        <w:rPr>
          <w:rStyle w:val="CommentReference"/>
        </w:rPr>
        <w:annotationRef/>
      </w:r>
      <w:r>
        <w:t>Same as Sim number???</w:t>
      </w:r>
    </w:p>
  </w:comment>
  <w:comment w:id="424" w:author="Palmer, Steve [2]" w:date="2020-08-13T11:59:00Z" w:initials="PS">
    <w:p w14:paraId="6DF5FC28" w14:textId="4401B07B" w:rsidR="00D97DB2" w:rsidRDefault="00D97DB2">
      <w:pPr>
        <w:pStyle w:val="CommentText"/>
      </w:pPr>
      <w:r>
        <w:rPr>
          <w:rStyle w:val="CommentReference"/>
        </w:rPr>
        <w:annotationRef/>
      </w:r>
      <w:r>
        <w:t>NO</w:t>
      </w:r>
    </w:p>
  </w:comment>
  <w:comment w:id="475"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6B864C2F" w15:done="0"/>
  <w15:commentEx w15:paraId="079F36CF" w15:done="0"/>
  <w15:commentEx w15:paraId="4FED3373" w15:done="0"/>
  <w15:commentEx w15:paraId="59DBACE0" w15:paraIdParent="4FED3373" w15:done="0"/>
  <w15:commentEx w15:paraId="4AFF91BA" w15:done="0"/>
  <w15:commentEx w15:paraId="1367CB92"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55F78B" w16cex:dateUtc="2024-10-25T17:35:00Z"/>
  <w16cex:commentExtensible w16cex:durableId="471E10E0" w16cex:dateUtc="2024-10-25T18:03:00Z"/>
  <w16cex:commentExtensible w16cex:durableId="20C42468" w16cex:dateUtc="2024-09-09T16:24:00Z"/>
  <w16cex:commentExtensible w16cex:durableId="76C2A151" w16cex:dateUtc="2024-09-09T16:25:00Z"/>
  <w16cex:commentExtensible w16cex:durableId="6AEE3F97" w16cex:dateUtc="2024-09-09T16:43:00Z"/>
  <w16cex:commentExtensible w16cex:durableId="5D9DF658" w16cex:dateUtc="2024-09-09T16:53:00Z"/>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6B864C2F" w16cid:durableId="3455F78B"/>
  <w16cid:commentId w16cid:paraId="079F36CF" w16cid:durableId="471E10E0"/>
  <w16cid:commentId w16cid:paraId="4FED3373" w16cid:durableId="20C42468"/>
  <w16cid:commentId w16cid:paraId="59DBACE0" w16cid:durableId="76C2A151"/>
  <w16cid:commentId w16cid:paraId="4AFF91BA" w16cid:durableId="6AEE3F97"/>
  <w16cid:commentId w16cid:paraId="1367CB92" w16cid:durableId="5D9DF658"/>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06DE5" w14:textId="77777777" w:rsidR="002D25DF" w:rsidRDefault="002D25DF" w:rsidP="00185BD6">
      <w:pPr>
        <w:spacing w:after="0"/>
      </w:pPr>
      <w:r>
        <w:separator/>
      </w:r>
    </w:p>
  </w:endnote>
  <w:endnote w:type="continuationSeparator" w:id="0">
    <w:p w14:paraId="69EE0396" w14:textId="77777777" w:rsidR="002D25DF" w:rsidRDefault="002D25DF"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AEBB6F" w14:textId="77777777" w:rsidR="002D25DF" w:rsidRDefault="002D25DF" w:rsidP="00185BD6">
      <w:pPr>
        <w:spacing w:after="0"/>
      </w:pPr>
      <w:r>
        <w:separator/>
      </w:r>
    </w:p>
  </w:footnote>
  <w:footnote w:type="continuationSeparator" w:id="0">
    <w:p w14:paraId="367A1E13" w14:textId="77777777" w:rsidR="002D25DF" w:rsidRDefault="002D25DF"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7A960808"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492ABA">
      <w:rPr>
        <w:noProof/>
        <w:snapToGrid w:val="0"/>
      </w:rPr>
      <w:t>C:\Users\s01gb2\source\repos\RangeShifter_batch\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A56479">
      <w:rPr>
        <w:noProof/>
        <w:sz w:val="20"/>
      </w:rPr>
      <w:t>18/03/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None" w15:userId="Bocedi, Greta"/>
  </w15:person>
  <w15:person w15:author="Bocedi, Greta [2]">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10C0A"/>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B81"/>
    <w:rsid w:val="00834330"/>
    <w:rsid w:val="008350BD"/>
    <w:rsid w:val="00837787"/>
    <w:rsid w:val="008447E3"/>
    <w:rsid w:val="008501A8"/>
    <w:rsid w:val="0085358A"/>
    <w:rsid w:val="00855F9E"/>
    <w:rsid w:val="00862E4F"/>
    <w:rsid w:val="00882914"/>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7AEB"/>
    <w:rsid w:val="00B60DF1"/>
    <w:rsid w:val="00B67476"/>
    <w:rsid w:val="00B71120"/>
    <w:rsid w:val="00B74649"/>
    <w:rsid w:val="00B867DE"/>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54AF"/>
    <w:rsid w:val="00CF0A4F"/>
    <w:rsid w:val="00CF22C0"/>
    <w:rsid w:val="00CF3D07"/>
    <w:rsid w:val="00CF511E"/>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5304"/>
    <w:rsid w:val="00F367A8"/>
    <w:rsid w:val="00F3751C"/>
    <w:rsid w:val="00F42077"/>
    <w:rsid w:val="00F62F9C"/>
    <w:rsid w:val="00F6790F"/>
    <w:rsid w:val="00F706EA"/>
    <w:rsid w:val="00F7071E"/>
    <w:rsid w:val="00F81565"/>
    <w:rsid w:val="00F83362"/>
    <w:rsid w:val="00F847E0"/>
    <w:rsid w:val="00F8674E"/>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625"/>
        <o:r id="V:Rule2" type="connector" idref="#AutoShape 623"/>
        <o:r id="V:Rule3" type="connector" idref="#AutoShape 67"/>
        <o:r id="V:Rule4" type="connector" idref="#AutoShape 468"/>
        <o:r id="V:Rule5" type="connector" idref="#AutoShape 42"/>
        <o:r id="V:Rule6" type="connector" idref="#AutoShape 13"/>
        <o:r id="V:Rule7" type="connector" idref="#AutoShape 841"/>
        <o:r id="V:Rule8" type="connector" idref="#AutoShape 469"/>
        <o:r id="V:Rule9" type="connector" idref="#AutoShape 8"/>
        <o:r id="V:Rule10" type="connector" idref="#AutoShape 95"/>
        <o:r id="V:Rule11" type="connector" idref="#AutoShape 440"/>
        <o:r id="V:Rule12" type="connector" idref="#AutoShape 21"/>
        <o:r id="V:Rule13" type="connector" idref="#AutoShape 741"/>
        <o:r id="V:Rule14" type="connector" idref="#AutoShape 80"/>
        <o:r id="V:Rule15" type="connector" idref="#AutoShape 81"/>
        <o:r id="V:Rule16" type="connector" idref="#AutoShape 621"/>
        <o:r id="V:Rule17" type="connector" idref="#AutoShape 93"/>
        <o:r id="V:Rule18" type="connector" idref="#AutoShape 10"/>
        <o:r id="V:Rule19" type="connector" idref="#AutoShape 749"/>
        <o:r id="V:Rule20" type="connector" idref="#AutoShape 797"/>
        <o:r id="V:Rule21" type="connector" idref="#AutoShape 57"/>
        <o:r id="V:Rule22" type="connector" idref="#AutoShape 615"/>
        <o:r id="V:Rule23" type="connector" idref="#AutoShape 17"/>
        <o:r id="V:Rule24" type="connector" idref="#AutoShape 771"/>
        <o:r id="V:Rule25" type="connector" idref="#AutoShape 624"/>
        <o:r id="V:Rule26" type="connector" idref="#AutoShape 764"/>
        <o:r id="V:Rule27" type="connector" idref="#AutoShape 774"/>
        <o:r id="V:Rule28" type="connector" idref="#AutoShape 19"/>
        <o:r id="V:Rule29" type="connector" idref="#AutoShape 60"/>
        <o:r id="V:Rule30" type="connector" idref="#AutoShape 768"/>
        <o:r id="V:Rule31" type="connector" idref="#AutoShape 73"/>
        <o:r id="V:Rule32" type="connector" idref="#AutoShape 103"/>
        <o:r id="V:Rule33" type="connector" idref="#AutoShape 470"/>
        <o:r id="V:Rule34" type="connector" idref="#AutoShape 9"/>
        <o:r id="V:Rule35" type="connector" idref="#AutoShape 23"/>
        <o:r id="V:Rule36" type="connector" idref="#AutoShape 606"/>
        <o:r id="V:Rule37" type="connector" idref="#AutoShape 11"/>
        <o:r id="V:Rule38" type="connector" idref="#AutoShape 22"/>
        <o:r id="V:Rule39" type="connector" idref="#AutoShape 756"/>
        <o:r id="V:Rule40" type="connector" idref="#AutoShape 620"/>
        <o:r id="V:Rule41" type="connector" idref="#AutoShape 72"/>
        <o:r id="V:Rule42" type="connector" idref="#AutoShape 607"/>
        <o:r id="V:Rule43" type="connector" idref="#AutoShape 92"/>
        <o:r id="V:Rule44" type="connector" idref="#AutoShape 43"/>
        <o:r id="V:Rule45" type="connector" idref="#AutoShape 840"/>
        <o:r id="V:Rule46" type="connector" idref="#AutoShape 66"/>
        <o:r id="V:Rule47" type="connector" idref="#AutoShape 748"/>
        <o:r id="V:Rule48" type="connector" idref="#AutoShape 18"/>
        <o:r id="V:Rule49" type="connector" idref="#AutoShape 94"/>
        <o:r id="V:Rule50" type="connector" idref="#AutoShape 769"/>
        <o:r id="V:Rule51" type="connector" idref="#AutoShape 778"/>
        <o:r id="V:Rule52" type="connector" idref="#AutoShape 608"/>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5.emf"/><Relationship Id="rId89" Type="http://schemas.openxmlformats.org/officeDocument/2006/relationships/image" Target="media/image69.emf"/><Relationship Id="rId112" Type="http://schemas.openxmlformats.org/officeDocument/2006/relationships/header" Target="header3.xml"/><Relationship Id="rId16" Type="http://schemas.openxmlformats.org/officeDocument/2006/relationships/footer" Target="footer5.xml"/><Relationship Id="rId107" Type="http://schemas.openxmlformats.org/officeDocument/2006/relationships/image" Target="media/image86.PNG"/><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image" Target="media/image60.png"/><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footer" Target="footer6.xml"/><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3.wmf"/><Relationship Id="rId108" Type="http://schemas.openxmlformats.org/officeDocument/2006/relationships/image" Target="media/image87.PNG"/><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7.png"/><Relationship Id="rId49" Type="http://schemas.openxmlformats.org/officeDocument/2006/relationships/image" Target="media/image30.emf"/><Relationship Id="rId57" Type="http://schemas.openxmlformats.org/officeDocument/2006/relationships/image" Target="media/image38.emf"/><Relationship Id="rId106" Type="http://schemas.openxmlformats.org/officeDocument/2006/relationships/image" Target="media/image85.png"/><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7.png"/><Relationship Id="rId104" Type="http://schemas.openxmlformats.org/officeDocument/2006/relationships/oleObject" Target="embeddings/oleObject2.bin"/><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9.PNG"/><Relationship Id="rId115" Type="http://schemas.microsoft.com/office/2011/relationships/people" Target="people.xml"/><Relationship Id="rId61" Type="http://schemas.openxmlformats.org/officeDocument/2006/relationships/image" Target="media/image42.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80.pn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theme" Target="theme/theme1.xml"/><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4.emf"/><Relationship Id="rId88" Type="http://schemas.openxmlformats.org/officeDocument/2006/relationships/image" Target="media/image68.emf"/><Relationship Id="rId111"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2</TotalTime>
  <Pages>166</Pages>
  <Words>171639</Words>
  <Characters>978343</Characters>
  <Application>Microsoft Office Word</Application>
  <DocSecurity>0</DocSecurity>
  <Lines>8152</Lines>
  <Paragraphs>229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68</cp:revision>
  <cp:lastPrinted>2024-10-18T09:57:00Z</cp:lastPrinted>
  <dcterms:created xsi:type="dcterms:W3CDTF">2020-11-01T10:05:00Z</dcterms:created>
  <dcterms:modified xsi:type="dcterms:W3CDTF">2025-03-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